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C65DD" w:rsidRPr="007B2AA1" w:rsidRDefault="007B2AA1">
      <w:r w:rsidRPr="007B2AA1">
        <w:t>Supplemental Material</w:t>
      </w:r>
    </w:p>
    <w:p w:rsidR="007B2AA1" w:rsidRPr="007B2AA1" w:rsidRDefault="007B2AA1"/>
    <w:p w:rsidR="007B2AA1" w:rsidRPr="007B2AA1" w:rsidRDefault="007B2AA1" w:rsidP="007B2AA1">
      <w:pPr>
        <w:spacing w:line="480" w:lineRule="auto"/>
        <w:textAlignment w:val="baseline"/>
        <w:rPr>
          <w:rFonts w:eastAsia="Times New Roman"/>
          <w:b/>
          <w:color w:val="000000"/>
          <w:spacing w:val="1"/>
        </w:rPr>
      </w:pPr>
      <w:r w:rsidRPr="007B2AA1">
        <w:rPr>
          <w:rFonts w:eastAsia="Times New Roman"/>
          <w:b/>
          <w:color w:val="000000"/>
          <w:spacing w:val="1"/>
        </w:rPr>
        <w:t>“</w:t>
      </w:r>
      <w:proofErr w:type="spellStart"/>
      <w:r w:rsidRPr="007B2AA1">
        <w:rPr>
          <w:rFonts w:eastAsia="Times New Roman"/>
          <w:b/>
          <w:color w:val="000000"/>
          <w:spacing w:val="1"/>
          <w:lang w:val="x-none"/>
        </w:rPr>
        <w:t>P</w:t>
      </w:r>
      <w:r w:rsidRPr="007B2AA1">
        <w:rPr>
          <w:rFonts w:eastAsia="Times New Roman"/>
          <w:b/>
          <w:color w:val="000000"/>
          <w:spacing w:val="1"/>
        </w:rPr>
        <w:t>rotocolized</w:t>
      </w:r>
      <w:proofErr w:type="spellEnd"/>
      <w:r w:rsidRPr="007B2AA1">
        <w:rPr>
          <w:rFonts w:eastAsia="Times New Roman"/>
          <w:b/>
          <w:color w:val="000000"/>
          <w:spacing w:val="1"/>
        </w:rPr>
        <w:t xml:space="preserve"> </w:t>
      </w:r>
      <w:r w:rsidRPr="007B2AA1">
        <w:rPr>
          <w:rFonts w:eastAsia="Times New Roman"/>
          <w:b/>
          <w:color w:val="000000"/>
          <w:spacing w:val="1"/>
          <w:lang w:val="x-none"/>
        </w:rPr>
        <w:t>E</w:t>
      </w:r>
      <w:r w:rsidRPr="007B2AA1">
        <w:rPr>
          <w:rFonts w:eastAsia="Times New Roman"/>
          <w:b/>
          <w:color w:val="000000"/>
          <w:spacing w:val="1"/>
        </w:rPr>
        <w:t xml:space="preserve">arly </w:t>
      </w:r>
      <w:r w:rsidRPr="007B2AA1">
        <w:rPr>
          <w:rFonts w:eastAsia="Times New Roman"/>
          <w:b/>
          <w:color w:val="000000"/>
          <w:spacing w:val="1"/>
          <w:lang w:val="x-none"/>
        </w:rPr>
        <w:t>S</w:t>
      </w:r>
      <w:r w:rsidRPr="007B2AA1">
        <w:rPr>
          <w:rFonts w:eastAsia="Times New Roman"/>
          <w:b/>
          <w:color w:val="000000"/>
          <w:spacing w:val="1"/>
        </w:rPr>
        <w:t xml:space="preserve">epsis </w:t>
      </w:r>
      <w:r w:rsidRPr="007B2AA1">
        <w:rPr>
          <w:rFonts w:eastAsia="Times New Roman"/>
          <w:b/>
          <w:color w:val="000000"/>
          <w:spacing w:val="1"/>
          <w:lang w:val="x-none"/>
        </w:rPr>
        <w:t>C</w:t>
      </w:r>
      <w:r w:rsidRPr="007B2AA1">
        <w:rPr>
          <w:rFonts w:eastAsia="Times New Roman"/>
          <w:b/>
          <w:color w:val="000000"/>
          <w:spacing w:val="1"/>
        </w:rPr>
        <w:t>are</w:t>
      </w:r>
      <w:r w:rsidRPr="007B2AA1">
        <w:rPr>
          <w:rFonts w:eastAsia="Times New Roman"/>
          <w:b/>
          <w:color w:val="000000"/>
          <w:spacing w:val="1"/>
          <w:lang w:val="x-none"/>
        </w:rPr>
        <w:t xml:space="preserve"> Is </w:t>
      </w:r>
      <w:r w:rsidRPr="007B2AA1">
        <w:rPr>
          <w:rFonts w:eastAsia="Times New Roman"/>
          <w:b/>
          <w:color w:val="000000"/>
          <w:spacing w:val="1"/>
        </w:rPr>
        <w:t xml:space="preserve">Not Only </w:t>
      </w:r>
      <w:r w:rsidRPr="007B2AA1">
        <w:rPr>
          <w:rFonts w:eastAsia="Times New Roman"/>
          <w:b/>
          <w:color w:val="000000"/>
          <w:spacing w:val="1"/>
          <w:lang w:val="x-none"/>
        </w:rPr>
        <w:t>Helpful for Patients</w:t>
      </w:r>
      <w:r w:rsidRPr="007B2AA1">
        <w:rPr>
          <w:rFonts w:eastAsia="Times New Roman"/>
          <w:b/>
          <w:color w:val="000000"/>
          <w:spacing w:val="1"/>
        </w:rPr>
        <w:t xml:space="preserve">: </w:t>
      </w:r>
      <w:r>
        <w:rPr>
          <w:rFonts w:eastAsia="Times New Roman"/>
          <w:b/>
          <w:color w:val="000000"/>
          <w:spacing w:val="1"/>
        </w:rPr>
        <w:t xml:space="preserve"> </w:t>
      </w:r>
      <w:r w:rsidRPr="007B2AA1">
        <w:rPr>
          <w:rFonts w:eastAsia="Times New Roman"/>
          <w:b/>
          <w:color w:val="000000"/>
          <w:spacing w:val="1"/>
        </w:rPr>
        <w:t>It Prevents Medical Errors”</w:t>
      </w:r>
    </w:p>
    <w:p w:rsidR="007B2AA1" w:rsidRPr="007B2AA1" w:rsidRDefault="007B2AA1" w:rsidP="007B2AA1">
      <w:pPr>
        <w:spacing w:line="480" w:lineRule="auto"/>
        <w:textAlignment w:val="baseline"/>
        <w:rPr>
          <w:color w:val="000000"/>
          <w:spacing w:val="1"/>
        </w:rPr>
      </w:pPr>
    </w:p>
    <w:p w:rsidR="007B2AA1" w:rsidRPr="007B2AA1" w:rsidRDefault="007B2AA1" w:rsidP="007B2AA1">
      <w:pPr>
        <w:spacing w:line="480" w:lineRule="auto"/>
        <w:textAlignment w:val="baseline"/>
        <w:rPr>
          <w:color w:val="000000"/>
          <w:spacing w:val="1"/>
        </w:rPr>
      </w:pPr>
      <w:r w:rsidRPr="007B2AA1">
        <w:rPr>
          <w:color w:val="000000"/>
          <w:spacing w:val="1"/>
        </w:rPr>
        <w:t>Angel</w:t>
      </w:r>
      <w:r w:rsidRPr="007B2AA1">
        <w:rPr>
          <w:bdr w:val="none" w:sz="0" w:space="0" w:color="auto" w:frame="1"/>
        </w:rPr>
        <w:t xml:space="preserve"> </w:t>
      </w:r>
      <w:r w:rsidRPr="007B2AA1">
        <w:rPr>
          <w:color w:val="000000"/>
          <w:spacing w:val="1"/>
        </w:rPr>
        <w:t>Coz-Yataco, MD</w:t>
      </w:r>
      <w:r w:rsidRPr="007B2AA1">
        <w:rPr>
          <w:color w:val="000000"/>
          <w:spacing w:val="1"/>
          <w:vertAlign w:val="superscript"/>
        </w:rPr>
        <w:t>1</w:t>
      </w:r>
      <w:r w:rsidRPr="007B2AA1">
        <w:rPr>
          <w:color w:val="000000"/>
        </w:rPr>
        <w:t>, Anja K Jaehne, MD</w:t>
      </w:r>
      <w:r w:rsidRPr="007B2AA1">
        <w:rPr>
          <w:color w:val="000000"/>
          <w:vertAlign w:val="superscript"/>
        </w:rPr>
        <w:t>2</w:t>
      </w:r>
      <w:r w:rsidRPr="007B2AA1">
        <w:rPr>
          <w:color w:val="000000"/>
        </w:rPr>
        <w:t>, Emanuel P Rivers, MD, MPH</w:t>
      </w:r>
      <w:r w:rsidRPr="007B2AA1">
        <w:rPr>
          <w:color w:val="000000"/>
          <w:vertAlign w:val="superscript"/>
        </w:rPr>
        <w:t>2,3</w:t>
      </w:r>
    </w:p>
    <w:p w:rsidR="007B2AA1" w:rsidRPr="007B2AA1" w:rsidRDefault="007B2AA1" w:rsidP="007B2AA1">
      <w:pPr>
        <w:shd w:val="clear" w:color="auto" w:fill="FFFFFF"/>
        <w:spacing w:line="480" w:lineRule="auto"/>
        <w:rPr>
          <w:rFonts w:eastAsia="Times New Roman"/>
          <w:color w:val="212121"/>
        </w:rPr>
      </w:pPr>
      <w:r w:rsidRPr="007B2AA1">
        <w:rPr>
          <w:rFonts w:eastAsia="Times New Roman"/>
          <w:color w:val="212121"/>
          <w:vertAlign w:val="superscript"/>
        </w:rPr>
        <w:t>1</w:t>
      </w:r>
      <w:r w:rsidRPr="007B2AA1">
        <w:rPr>
          <w:rFonts w:eastAsia="Times New Roman"/>
          <w:color w:val="212121"/>
        </w:rPr>
        <w:t>Assistant Professor of Medicine, University of California San Francisco, Fresno Medical Education Campus; acoz@fresno.ucsf.edu</w:t>
      </w:r>
    </w:p>
    <w:p w:rsidR="007B2AA1" w:rsidRDefault="007B2AA1" w:rsidP="007B2AA1">
      <w:pPr>
        <w:pStyle w:val="Title"/>
        <w:jc w:val="left"/>
        <w:rPr>
          <w:rFonts w:asciiTheme="minorHAnsi" w:hAnsiTheme="minorHAnsi"/>
          <w:b w:val="0"/>
          <w:bCs w:val="0"/>
          <w:color w:val="000000"/>
          <w:sz w:val="22"/>
          <w:szCs w:val="22"/>
          <w:u w:val="none"/>
        </w:rPr>
      </w:pPr>
      <w:r w:rsidRPr="007B2AA1">
        <w:rPr>
          <w:rFonts w:asciiTheme="minorHAnsi" w:hAnsiTheme="minorHAnsi"/>
          <w:b w:val="0"/>
          <w:bCs w:val="0"/>
          <w:color w:val="000000"/>
          <w:sz w:val="22"/>
          <w:szCs w:val="22"/>
          <w:u w:val="none"/>
          <w:vertAlign w:val="superscript"/>
          <w:lang w:val="en-US"/>
        </w:rPr>
        <w:t>2</w:t>
      </w:r>
      <w:r w:rsidRPr="007B2AA1">
        <w:rPr>
          <w:rFonts w:asciiTheme="minorHAnsi" w:hAnsiTheme="minorHAnsi"/>
          <w:b w:val="0"/>
          <w:bCs w:val="0"/>
          <w:color w:val="000000"/>
          <w:sz w:val="22"/>
          <w:szCs w:val="22"/>
          <w:u w:val="none"/>
        </w:rPr>
        <w:t xml:space="preserve">Departments of Emergency Medicine and </w:t>
      </w:r>
      <w:r w:rsidRPr="007B2AA1">
        <w:rPr>
          <w:rFonts w:asciiTheme="minorHAnsi" w:hAnsiTheme="minorHAnsi"/>
          <w:b w:val="0"/>
          <w:bCs w:val="0"/>
          <w:color w:val="000000"/>
          <w:sz w:val="22"/>
          <w:szCs w:val="22"/>
          <w:u w:val="none"/>
          <w:vertAlign w:val="superscript"/>
          <w:lang w:val="en-US"/>
        </w:rPr>
        <w:t>3</w:t>
      </w:r>
      <w:r w:rsidRPr="007B2AA1">
        <w:rPr>
          <w:rFonts w:asciiTheme="minorHAnsi" w:hAnsiTheme="minorHAnsi"/>
          <w:b w:val="0"/>
          <w:bCs w:val="0"/>
          <w:color w:val="000000"/>
          <w:sz w:val="22"/>
          <w:szCs w:val="22"/>
          <w:u w:val="none"/>
        </w:rPr>
        <w:t>Surgery, Henry Ford Hospital, Wayne State University, Detroit, Michigan</w:t>
      </w:r>
      <w:r w:rsidRPr="007B2AA1">
        <w:rPr>
          <w:rFonts w:asciiTheme="minorHAnsi" w:hAnsiTheme="minorHAnsi"/>
          <w:b w:val="0"/>
          <w:bCs w:val="0"/>
          <w:color w:val="000000"/>
          <w:sz w:val="22"/>
          <w:szCs w:val="22"/>
          <w:u w:val="none"/>
          <w:lang w:val="en-US"/>
        </w:rPr>
        <w:t xml:space="preserve"> </w:t>
      </w:r>
      <w:hyperlink r:id="rId4" w:history="1">
        <w:r w:rsidRPr="00C759AD">
          <w:rPr>
            <w:rStyle w:val="Hyperlink"/>
            <w:rFonts w:asciiTheme="minorHAnsi" w:hAnsiTheme="minorHAnsi"/>
            <w:b w:val="0"/>
            <w:bCs w:val="0"/>
            <w:sz w:val="22"/>
            <w:szCs w:val="22"/>
          </w:rPr>
          <w:t>erivers1@hfhs.org</w:t>
        </w:r>
      </w:hyperlink>
    </w:p>
    <w:p w:rsidR="007B2AA1" w:rsidRDefault="007B2AA1" w:rsidP="007B2AA1">
      <w:pPr>
        <w:pStyle w:val="Title"/>
        <w:jc w:val="left"/>
        <w:rPr>
          <w:rFonts w:asciiTheme="minorHAnsi" w:hAnsiTheme="minorHAnsi"/>
          <w:b w:val="0"/>
          <w:bCs w:val="0"/>
          <w:color w:val="000000"/>
          <w:sz w:val="22"/>
          <w:szCs w:val="22"/>
          <w:u w:val="none"/>
        </w:rPr>
        <w:sectPr w:rsidR="007B2AA1" w:rsidSect="007B2AA1">
          <w:type w:val="continuous"/>
          <w:pgSz w:w="11702" w:h="15662"/>
          <w:pgMar w:top="1440" w:right="1440" w:bottom="1440" w:left="1440" w:header="720" w:footer="720" w:gutter="0"/>
          <w:cols w:space="216"/>
          <w:docGrid w:linePitch="299"/>
        </w:sectPr>
      </w:pPr>
    </w:p>
    <w:tbl>
      <w:tblPr>
        <w:tblW w:w="152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29" w:type="dxa"/>
          <w:bottom w:w="29" w:type="dxa"/>
          <w:right w:w="29" w:type="dxa"/>
        </w:tblCellMar>
        <w:tblLook w:val="04A0" w:firstRow="1" w:lastRow="0" w:firstColumn="1" w:lastColumn="0" w:noHBand="0" w:noVBand="1"/>
      </w:tblPr>
      <w:tblGrid>
        <w:gridCol w:w="1905"/>
        <w:gridCol w:w="1905"/>
        <w:gridCol w:w="1905"/>
        <w:gridCol w:w="2171"/>
        <w:gridCol w:w="1640"/>
        <w:gridCol w:w="1905"/>
        <w:gridCol w:w="1905"/>
        <w:gridCol w:w="1874"/>
      </w:tblGrid>
      <w:tr w:rsidR="007B2AA1" w:rsidRPr="00160F4A" w:rsidTr="007B2AA1">
        <w:trPr>
          <w:trHeight w:val="1131"/>
          <w:jc w:val="center"/>
        </w:trPr>
        <w:tc>
          <w:tcPr>
            <w:tcW w:w="1905" w:type="dxa"/>
            <w:shd w:val="clear" w:color="auto" w:fill="F2F2F2"/>
            <w:vAlign w:val="center"/>
          </w:tcPr>
          <w:p w:rsidR="007B2AA1" w:rsidRPr="00160F4A" w:rsidRDefault="007B2AA1" w:rsidP="003C65DD">
            <w:pPr>
              <w:spacing w:after="0"/>
              <w:jc w:val="center"/>
              <w:rPr>
                <w:b/>
                <w:sz w:val="20"/>
                <w:szCs w:val="20"/>
              </w:rPr>
            </w:pPr>
            <w:r>
              <w:rPr>
                <w:b/>
                <w:sz w:val="20"/>
                <w:szCs w:val="20"/>
              </w:rPr>
              <w:lastRenderedPageBreak/>
              <w:t xml:space="preserve">Quantifying the </w:t>
            </w:r>
            <w:r w:rsidRPr="00160F4A">
              <w:rPr>
                <w:b/>
                <w:sz w:val="20"/>
                <w:szCs w:val="20"/>
              </w:rPr>
              <w:t xml:space="preserve">Size of the </w:t>
            </w:r>
            <w:r>
              <w:rPr>
                <w:b/>
                <w:sz w:val="20"/>
                <w:szCs w:val="20"/>
              </w:rPr>
              <w:t>ED Sepsis Problem</w:t>
            </w:r>
          </w:p>
        </w:tc>
        <w:tc>
          <w:tcPr>
            <w:tcW w:w="1905" w:type="dxa"/>
            <w:shd w:val="clear" w:color="auto" w:fill="F2F2F2"/>
            <w:vAlign w:val="center"/>
          </w:tcPr>
          <w:p w:rsidR="007B2AA1" w:rsidRPr="00160F4A" w:rsidRDefault="007B2AA1" w:rsidP="003C65DD">
            <w:pPr>
              <w:pStyle w:val="EndNoteBibliography"/>
              <w:tabs>
                <w:tab w:val="left" w:pos="3528"/>
              </w:tabs>
              <w:ind w:right="108"/>
              <w:jc w:val="center"/>
              <w:rPr>
                <w:b/>
                <w:sz w:val="20"/>
                <w:szCs w:val="20"/>
                <w:lang w:val="en-US"/>
              </w:rPr>
            </w:pPr>
            <w:r>
              <w:rPr>
                <w:b/>
                <w:sz w:val="20"/>
                <w:lang w:val="en-US"/>
              </w:rPr>
              <w:t xml:space="preserve">Identifying The </w:t>
            </w:r>
            <w:r w:rsidRPr="00160F4A">
              <w:rPr>
                <w:b/>
                <w:sz w:val="20"/>
                <w:szCs w:val="20"/>
                <w:lang w:val="en-US"/>
              </w:rPr>
              <w:t>Poor Quality</w:t>
            </w:r>
          </w:p>
          <w:p w:rsidR="007B2AA1" w:rsidRPr="00160F4A" w:rsidRDefault="007B2AA1" w:rsidP="003C65DD">
            <w:pPr>
              <w:pStyle w:val="EndNoteBibliography"/>
              <w:tabs>
                <w:tab w:val="left" w:pos="3528"/>
              </w:tabs>
              <w:ind w:right="108"/>
              <w:jc w:val="center"/>
              <w:rPr>
                <w:b/>
                <w:sz w:val="20"/>
                <w:szCs w:val="20"/>
                <w:lang w:val="en-US"/>
              </w:rPr>
            </w:pPr>
            <w:r w:rsidRPr="00160F4A">
              <w:rPr>
                <w:b/>
                <w:sz w:val="20"/>
                <w:szCs w:val="20"/>
                <w:lang w:val="en-US"/>
              </w:rPr>
              <w:t>of Care in the ED</w:t>
            </w:r>
          </w:p>
        </w:tc>
        <w:tc>
          <w:tcPr>
            <w:tcW w:w="1905" w:type="dxa"/>
            <w:shd w:val="clear" w:color="auto" w:fill="F2F2F2"/>
            <w:vAlign w:val="center"/>
          </w:tcPr>
          <w:p w:rsidR="007B2AA1" w:rsidRPr="00160F4A" w:rsidRDefault="007B2AA1" w:rsidP="003C65DD">
            <w:pPr>
              <w:tabs>
                <w:tab w:val="left" w:pos="0"/>
                <w:tab w:val="left" w:pos="3528"/>
              </w:tabs>
              <w:spacing w:after="0"/>
              <w:ind w:right="288"/>
              <w:jc w:val="center"/>
              <w:rPr>
                <w:b/>
                <w:color w:val="0D0D0D"/>
                <w:sz w:val="20"/>
                <w:szCs w:val="20"/>
              </w:rPr>
            </w:pPr>
            <w:r>
              <w:rPr>
                <w:b/>
                <w:color w:val="0D0D0D"/>
                <w:sz w:val="20"/>
                <w:szCs w:val="20"/>
              </w:rPr>
              <w:t xml:space="preserve">Addressing </w:t>
            </w:r>
            <w:r w:rsidRPr="00160F4A">
              <w:rPr>
                <w:b/>
                <w:color w:val="0D0D0D"/>
                <w:sz w:val="20"/>
                <w:szCs w:val="20"/>
              </w:rPr>
              <w:t>Early Identification and Treatment</w:t>
            </w:r>
          </w:p>
        </w:tc>
        <w:tc>
          <w:tcPr>
            <w:tcW w:w="2171" w:type="dxa"/>
            <w:shd w:val="clear" w:color="auto" w:fill="F2F2F2"/>
            <w:vAlign w:val="center"/>
          </w:tcPr>
          <w:p w:rsidR="007B2AA1" w:rsidRPr="00160F4A" w:rsidRDefault="007B2AA1" w:rsidP="003C65DD">
            <w:pPr>
              <w:tabs>
                <w:tab w:val="left" w:pos="0"/>
                <w:tab w:val="left" w:pos="3528"/>
              </w:tabs>
              <w:spacing w:after="0"/>
              <w:ind w:right="288"/>
              <w:jc w:val="center"/>
              <w:rPr>
                <w:b/>
                <w:color w:val="0D0D0D"/>
                <w:sz w:val="20"/>
                <w:szCs w:val="20"/>
              </w:rPr>
            </w:pPr>
            <w:r w:rsidRPr="00160F4A">
              <w:rPr>
                <w:b/>
                <w:color w:val="0D0D0D"/>
                <w:sz w:val="20"/>
                <w:szCs w:val="20"/>
              </w:rPr>
              <w:t>Risk Stratification</w:t>
            </w:r>
            <w:r>
              <w:rPr>
                <w:b/>
                <w:color w:val="0D0D0D"/>
                <w:sz w:val="20"/>
                <w:szCs w:val="20"/>
              </w:rPr>
              <w:t xml:space="preserve">: Hypotension, </w:t>
            </w:r>
            <w:r w:rsidRPr="00160F4A">
              <w:rPr>
                <w:b/>
                <w:color w:val="0D0D0D"/>
                <w:sz w:val="20"/>
                <w:szCs w:val="20"/>
              </w:rPr>
              <w:t>Lactate</w:t>
            </w:r>
            <w:r>
              <w:rPr>
                <w:b/>
                <w:color w:val="0D0D0D"/>
                <w:sz w:val="20"/>
                <w:szCs w:val="20"/>
              </w:rPr>
              <w:t xml:space="preserve"> </w:t>
            </w:r>
            <w:r w:rsidRPr="00160F4A">
              <w:rPr>
                <w:b/>
                <w:color w:val="0D0D0D"/>
                <w:sz w:val="20"/>
                <w:szCs w:val="20"/>
              </w:rPr>
              <w:t>and</w:t>
            </w:r>
            <w:r>
              <w:rPr>
                <w:b/>
                <w:color w:val="0D0D0D"/>
                <w:sz w:val="20"/>
                <w:szCs w:val="20"/>
              </w:rPr>
              <w:t xml:space="preserve"> </w:t>
            </w:r>
            <w:r w:rsidRPr="00160F4A">
              <w:rPr>
                <w:b/>
                <w:color w:val="0D0D0D"/>
                <w:sz w:val="20"/>
                <w:szCs w:val="20"/>
              </w:rPr>
              <w:t>Fluid Challenge</w:t>
            </w:r>
          </w:p>
        </w:tc>
        <w:tc>
          <w:tcPr>
            <w:tcW w:w="1640" w:type="dxa"/>
            <w:shd w:val="clear" w:color="auto" w:fill="F2F2F2"/>
            <w:vAlign w:val="center"/>
          </w:tcPr>
          <w:p w:rsidR="007B2AA1" w:rsidRPr="00160F4A" w:rsidRDefault="007B2AA1" w:rsidP="003C65DD">
            <w:pPr>
              <w:tabs>
                <w:tab w:val="left" w:pos="0"/>
                <w:tab w:val="left" w:pos="3528"/>
              </w:tabs>
              <w:spacing w:after="0"/>
              <w:ind w:right="288"/>
              <w:jc w:val="center"/>
              <w:rPr>
                <w:b/>
                <w:color w:val="0D0D0D"/>
                <w:sz w:val="20"/>
                <w:szCs w:val="20"/>
              </w:rPr>
            </w:pPr>
            <w:r w:rsidRPr="00160F4A">
              <w:rPr>
                <w:b/>
                <w:color w:val="0D0D0D"/>
                <w:sz w:val="20"/>
                <w:szCs w:val="20"/>
              </w:rPr>
              <w:t>Cultures, Antibiotics and Source Control</w:t>
            </w:r>
          </w:p>
          <w:p w:rsidR="007B2AA1" w:rsidRPr="00160F4A" w:rsidRDefault="007B2AA1" w:rsidP="003C65DD">
            <w:pPr>
              <w:spacing w:after="0"/>
              <w:jc w:val="center"/>
              <w:rPr>
                <w:b/>
                <w:sz w:val="20"/>
                <w:szCs w:val="20"/>
              </w:rPr>
            </w:pPr>
          </w:p>
        </w:tc>
        <w:tc>
          <w:tcPr>
            <w:tcW w:w="1905" w:type="dxa"/>
            <w:shd w:val="clear" w:color="auto" w:fill="F2F2F2"/>
            <w:vAlign w:val="center"/>
          </w:tcPr>
          <w:p w:rsidR="007B2AA1" w:rsidRPr="00160F4A" w:rsidRDefault="007B2AA1" w:rsidP="003C65DD">
            <w:pPr>
              <w:tabs>
                <w:tab w:val="left" w:pos="0"/>
                <w:tab w:val="left" w:pos="3528"/>
              </w:tabs>
              <w:spacing w:after="0"/>
              <w:ind w:right="288"/>
              <w:jc w:val="center"/>
              <w:rPr>
                <w:b/>
                <w:sz w:val="20"/>
                <w:szCs w:val="20"/>
              </w:rPr>
            </w:pPr>
            <w:r>
              <w:rPr>
                <w:b/>
                <w:color w:val="0D0D0D"/>
                <w:sz w:val="20"/>
                <w:szCs w:val="20"/>
              </w:rPr>
              <w:t xml:space="preserve">Origin of </w:t>
            </w:r>
            <w:proofErr w:type="spellStart"/>
            <w:r w:rsidRPr="00160F4A">
              <w:rPr>
                <w:b/>
                <w:color w:val="0D0D0D"/>
                <w:sz w:val="20"/>
                <w:szCs w:val="20"/>
              </w:rPr>
              <w:t>Protocolized</w:t>
            </w:r>
            <w:proofErr w:type="spellEnd"/>
            <w:r w:rsidRPr="00160F4A">
              <w:rPr>
                <w:b/>
                <w:color w:val="0D0D0D"/>
                <w:sz w:val="20"/>
                <w:szCs w:val="20"/>
              </w:rPr>
              <w:t xml:space="preserve"> Hemodynamic</w:t>
            </w:r>
            <w:r>
              <w:rPr>
                <w:b/>
                <w:color w:val="0D0D0D"/>
                <w:sz w:val="20"/>
                <w:szCs w:val="20"/>
              </w:rPr>
              <w:t xml:space="preserve"> </w:t>
            </w:r>
            <w:r w:rsidRPr="00160F4A">
              <w:rPr>
                <w:b/>
                <w:color w:val="0D0D0D"/>
                <w:sz w:val="20"/>
                <w:szCs w:val="20"/>
              </w:rPr>
              <w:t>Optimization</w:t>
            </w:r>
          </w:p>
        </w:tc>
        <w:tc>
          <w:tcPr>
            <w:tcW w:w="1905" w:type="dxa"/>
            <w:shd w:val="clear" w:color="auto" w:fill="F2F2F2"/>
            <w:vAlign w:val="center"/>
          </w:tcPr>
          <w:p w:rsidR="007B2AA1" w:rsidRPr="00160F4A" w:rsidRDefault="007B2AA1" w:rsidP="003C65DD">
            <w:pPr>
              <w:tabs>
                <w:tab w:val="left" w:pos="0"/>
                <w:tab w:val="left" w:pos="3528"/>
              </w:tabs>
              <w:spacing w:after="0"/>
              <w:ind w:right="288"/>
              <w:jc w:val="center"/>
              <w:rPr>
                <w:b/>
                <w:sz w:val="20"/>
                <w:szCs w:val="20"/>
              </w:rPr>
            </w:pPr>
            <w:proofErr w:type="spellStart"/>
            <w:r w:rsidRPr="00160F4A">
              <w:rPr>
                <w:b/>
                <w:color w:val="0D0D0D"/>
                <w:sz w:val="20"/>
                <w:szCs w:val="20"/>
              </w:rPr>
              <w:t>Protocolized</w:t>
            </w:r>
            <w:proofErr w:type="spellEnd"/>
            <w:r w:rsidRPr="00160F4A">
              <w:rPr>
                <w:b/>
                <w:color w:val="0D0D0D"/>
                <w:sz w:val="20"/>
                <w:szCs w:val="20"/>
              </w:rPr>
              <w:t xml:space="preserve"> </w:t>
            </w:r>
            <w:r>
              <w:rPr>
                <w:b/>
                <w:color w:val="0D0D0D"/>
                <w:sz w:val="20"/>
                <w:szCs w:val="20"/>
              </w:rPr>
              <w:t xml:space="preserve">Early </w:t>
            </w:r>
            <w:r w:rsidRPr="00160F4A">
              <w:rPr>
                <w:b/>
                <w:color w:val="0D0D0D"/>
                <w:sz w:val="20"/>
                <w:szCs w:val="20"/>
              </w:rPr>
              <w:t>Hemodynamic</w:t>
            </w:r>
            <w:r>
              <w:rPr>
                <w:b/>
                <w:color w:val="0D0D0D"/>
                <w:sz w:val="20"/>
                <w:szCs w:val="20"/>
              </w:rPr>
              <w:t xml:space="preserve"> </w:t>
            </w:r>
            <w:r w:rsidRPr="00160F4A">
              <w:rPr>
                <w:b/>
                <w:color w:val="0D0D0D"/>
                <w:sz w:val="20"/>
                <w:szCs w:val="20"/>
              </w:rPr>
              <w:t>Optimization for Sepsis</w:t>
            </w:r>
          </w:p>
        </w:tc>
        <w:tc>
          <w:tcPr>
            <w:tcW w:w="1874" w:type="dxa"/>
            <w:shd w:val="clear" w:color="auto" w:fill="F2F2F2"/>
            <w:vAlign w:val="center"/>
          </w:tcPr>
          <w:p w:rsidR="007B2AA1" w:rsidRPr="00160F4A" w:rsidRDefault="007B2AA1" w:rsidP="003C65DD">
            <w:pPr>
              <w:tabs>
                <w:tab w:val="left" w:pos="0"/>
                <w:tab w:val="left" w:pos="3528"/>
              </w:tabs>
              <w:spacing w:after="0"/>
              <w:ind w:right="288"/>
              <w:jc w:val="center"/>
              <w:rPr>
                <w:b/>
                <w:sz w:val="20"/>
                <w:szCs w:val="20"/>
              </w:rPr>
            </w:pPr>
            <w:r w:rsidRPr="00160F4A">
              <w:rPr>
                <w:b/>
                <w:color w:val="0D0D0D"/>
                <w:sz w:val="20"/>
                <w:szCs w:val="20"/>
              </w:rPr>
              <w:t>Continuous Quality</w:t>
            </w:r>
            <w:r>
              <w:rPr>
                <w:b/>
                <w:color w:val="0D0D0D"/>
                <w:sz w:val="20"/>
                <w:szCs w:val="20"/>
              </w:rPr>
              <w:t xml:space="preserve"> </w:t>
            </w:r>
            <w:r w:rsidRPr="00160F4A">
              <w:rPr>
                <w:b/>
                <w:color w:val="0D0D0D"/>
                <w:sz w:val="20"/>
                <w:szCs w:val="20"/>
              </w:rPr>
              <w:t>Improvement</w:t>
            </w:r>
          </w:p>
        </w:tc>
      </w:tr>
      <w:tr w:rsidR="007B2AA1" w:rsidRPr="00610F0F" w:rsidTr="007B2AA1">
        <w:trPr>
          <w:trHeight w:val="7215"/>
          <w:jc w:val="center"/>
        </w:trPr>
        <w:tc>
          <w:tcPr>
            <w:tcW w:w="1905" w:type="dxa"/>
          </w:tcPr>
          <w:p w:rsidR="007B2AA1" w:rsidRPr="00610F0F" w:rsidRDefault="007B2AA1" w:rsidP="003C65DD">
            <w:pPr>
              <w:tabs>
                <w:tab w:val="left" w:pos="18"/>
                <w:tab w:val="num" w:pos="720"/>
                <w:tab w:val="num" w:pos="1440"/>
                <w:tab w:val="left" w:pos="9288"/>
              </w:tabs>
              <w:jc w:val="center"/>
              <w:rPr>
                <w:color w:val="0D0D0D"/>
                <w:sz w:val="20"/>
                <w:szCs w:val="20"/>
              </w:rPr>
            </w:pPr>
            <w:r>
              <w:rPr>
                <w:color w:val="0D0D0D"/>
                <w:sz w:val="20"/>
                <w:szCs w:val="20"/>
              </w:rPr>
              <w:t xml:space="preserve">Of the </w:t>
            </w:r>
            <w:r w:rsidRPr="00610F0F">
              <w:rPr>
                <w:color w:val="0D0D0D"/>
                <w:sz w:val="20"/>
                <w:szCs w:val="20"/>
              </w:rPr>
              <w:t xml:space="preserve">120 million </w:t>
            </w:r>
            <w:r>
              <w:rPr>
                <w:color w:val="0D0D0D"/>
                <w:sz w:val="20"/>
                <w:szCs w:val="20"/>
              </w:rPr>
              <w:t xml:space="preserve">ED </w:t>
            </w:r>
            <w:r w:rsidRPr="00610F0F">
              <w:rPr>
                <w:color w:val="0D0D0D"/>
                <w:sz w:val="20"/>
                <w:szCs w:val="20"/>
              </w:rPr>
              <w:t>visits per year in the US</w:t>
            </w:r>
            <w:r>
              <w:rPr>
                <w:color w:val="0D0D0D"/>
                <w:sz w:val="20"/>
                <w:szCs w:val="20"/>
              </w:rPr>
              <w:t xml:space="preserve">, </w:t>
            </w:r>
            <w:r w:rsidRPr="00610F0F">
              <w:rPr>
                <w:color w:val="0D0D0D"/>
                <w:sz w:val="20"/>
                <w:szCs w:val="20"/>
              </w:rPr>
              <w:t>2.9% or 1,600,000 are sepsis related. The ED compris</w:t>
            </w:r>
            <w:r>
              <w:rPr>
                <w:color w:val="0D0D0D"/>
                <w:sz w:val="20"/>
                <w:szCs w:val="20"/>
              </w:rPr>
              <w:t>es</w:t>
            </w:r>
            <w:r w:rsidRPr="00610F0F">
              <w:rPr>
                <w:color w:val="0D0D0D"/>
                <w:sz w:val="20"/>
                <w:szCs w:val="20"/>
              </w:rPr>
              <w:t xml:space="preserve"> over 50% of all hospital sepsis cases </w:t>
            </w:r>
            <w:r>
              <w:rPr>
                <w:color w:val="0D0D0D"/>
                <w:sz w:val="20"/>
                <w:szCs w:val="20"/>
              </w:rPr>
              <w:fldChar w:fldCharType="begin"/>
            </w:r>
            <w:r>
              <w:rPr>
                <w:color w:val="0D0D0D"/>
                <w:sz w:val="20"/>
                <w:szCs w:val="20"/>
              </w:rPr>
              <w:instrText xml:space="preserve"> ADDIN EN.CITE &lt;EndNote&gt;&lt;Cite&gt;&lt;Author&gt;Dellinger&lt;/Author&gt;&lt;Year&gt;2004&lt;/Year&gt;&lt;RecNum&gt;67&lt;/RecNum&gt;&lt;DisplayText&gt;(1)&lt;/DisplayText&gt;&lt;record&gt;&lt;rec-number&gt;67&lt;/rec-number&gt;&lt;foreign-keys&gt;&lt;key app="EN" db-id="sr5e00rz39ddwaeddfnvzxfvfazwwrx9t0r2" timestamp="0"&gt;67&lt;/key&gt;&lt;/foreign-keys&gt;&lt;ref-type name="Journal Article"&gt;17&lt;/ref-type&gt;&lt;contributors&gt;&lt;authors&gt;&lt;author&gt;Dellinger, R. P.&lt;/author&gt;&lt;author&gt;Carlet, J. M.&lt;/author&gt;&lt;author&gt;Masur, H.&lt;/author&gt;&lt;author&gt;Gerlach, H.&lt;/author&gt;&lt;author&gt;Calandra, T.&lt;/author&gt;&lt;author&gt;Cohen, J.&lt;/author&gt;&lt;author&gt;Gea-Banacloche, J.&lt;/author&gt;&lt;author&gt;Keh, D.&lt;/author&gt;&lt;author&gt;Marshall, J. C.&lt;/author&gt;&lt;author&gt;Parker, M. M.&lt;/author&gt;&lt;author&gt;Ramsay, G.&lt;/author&gt;&lt;author&gt;Zimmerman, J. L.&lt;/author&gt;&lt;author&gt;Vincent, J. L.&lt;/author&gt;&lt;author&gt;Levy, M. M.&lt;/author&gt;&lt;author&gt;Surviving Sepsis Campaign Management Guidelines, Committee&lt;/author&gt;&lt;/authors&gt;&lt;/contributors&gt;&lt;titles&gt;&lt;title&gt;Surviving Sepsis Campaign guidelines for management of severe sepsis and septic shock&lt;/title&gt;&lt;secondary-title&gt;Crit Care Med&lt;/secondary-title&gt;&lt;alt-title&gt;Critical care medicine&lt;/alt-title&gt;&lt;/titles&gt;&lt;pages&gt;858-73&lt;/pages&gt;&lt;volume&gt;32&lt;/volume&gt;&lt;number&gt;3&lt;/number&gt;&lt;keywords&gt;&lt;keyword&gt;Adult&lt;/keyword&gt;&lt;keyword&gt;Age Factors&lt;/keyword&gt;&lt;keyword&gt;Algorithms&lt;/keyword&gt;&lt;keyword&gt;Child&lt;/keyword&gt;&lt;keyword&gt;Evidence-Based Medicine&lt;/keyword&gt;&lt;keyword&gt;Humans&lt;/keyword&gt;&lt;keyword&gt;Sepsis/diagnosis/*therapy&lt;/keyword&gt;&lt;keyword&gt;Shock, Septic/diagnosis/*therapy&lt;/keyword&gt;&lt;/keywords&gt;&lt;dates&gt;&lt;year&gt;2004&lt;/year&gt;&lt;pub-dates&gt;&lt;date&gt;Mar&lt;/date&gt;&lt;/pub-dates&gt;&lt;/dates&gt;&lt;isbn&gt;0090-3493 (Print)&amp;#xD;0090-3493 (Linking)&lt;/isbn&gt;&lt;accession-num&gt;15090974&lt;/accession-num&gt;&lt;urls&gt;&lt;related-urls&gt;&lt;url&gt;http://www.ncbi.nlm.nih.gov/pubmed/15090974&lt;/url&gt;&lt;/related-urls&gt;&lt;/urls&gt;&lt;/record&gt;&lt;/Cite&gt;&lt;/EndNote&gt;</w:instrText>
            </w:r>
            <w:r>
              <w:rPr>
                <w:color w:val="0D0D0D"/>
                <w:sz w:val="20"/>
                <w:szCs w:val="20"/>
              </w:rPr>
              <w:fldChar w:fldCharType="separate"/>
            </w:r>
            <w:r>
              <w:rPr>
                <w:noProof/>
                <w:color w:val="0D0D0D"/>
                <w:sz w:val="20"/>
                <w:szCs w:val="20"/>
              </w:rPr>
              <w:t>(1)</w:t>
            </w:r>
            <w:r>
              <w:rPr>
                <w:color w:val="0D0D0D"/>
                <w:sz w:val="20"/>
                <w:szCs w:val="20"/>
              </w:rPr>
              <w:fldChar w:fldCharType="end"/>
            </w:r>
            <w:r w:rsidRPr="00610F0F">
              <w:rPr>
                <w:color w:val="0D0D0D"/>
                <w:sz w:val="20"/>
                <w:szCs w:val="20"/>
              </w:rPr>
              <w:t xml:space="preserve">. The average ED waiting times </w:t>
            </w:r>
            <w:r>
              <w:rPr>
                <w:color w:val="0D0D0D"/>
                <w:sz w:val="20"/>
                <w:szCs w:val="20"/>
              </w:rPr>
              <w:t xml:space="preserve">was </w:t>
            </w:r>
            <w:r w:rsidRPr="00610F0F">
              <w:rPr>
                <w:color w:val="0D0D0D"/>
                <w:sz w:val="20"/>
                <w:szCs w:val="20"/>
              </w:rPr>
              <w:t>5-6 hours and frequently approaches 24 hours</w:t>
            </w:r>
            <w:r>
              <w:rPr>
                <w:color w:val="0D0D0D"/>
                <w:sz w:val="20"/>
                <w:szCs w:val="20"/>
              </w:rPr>
              <w:t xml:space="preserve"> nationally and internationally</w:t>
            </w:r>
            <w:r w:rsidRPr="00610F0F">
              <w:rPr>
                <w:color w:val="0D0D0D"/>
                <w:sz w:val="20"/>
                <w:szCs w:val="20"/>
              </w:rPr>
              <w:t xml:space="preserve"> </w:t>
            </w:r>
            <w:r>
              <w:rPr>
                <w:color w:val="0D0D0D"/>
                <w:sz w:val="20"/>
                <w:szCs w:val="20"/>
              </w:rPr>
              <w:fldChar w:fldCharType="begin">
                <w:fldData xml:space="preserve">PEVuZE5vdGU+PENpdGU+PEF1dGhvcj5XYW5nPC9BdXRob3I+PFllYXI+MjAwNzwvWWVhcj48UmVj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</w:fldData>
              </w:fldChar>
            </w:r>
            <w:r>
              <w:rPr>
                <w:color w:val="0D0D0D"/>
                <w:sz w:val="20"/>
                <w:szCs w:val="20"/>
              </w:rPr>
              <w:instrText xml:space="preserve"> ADDIN EN.CITE </w:instrText>
            </w:r>
            <w:r>
              <w:rPr>
                <w:color w:val="0D0D0D"/>
                <w:sz w:val="20"/>
                <w:szCs w:val="20"/>
              </w:rPr>
              <w:fldChar w:fldCharType="begin">
                <w:fldData xml:space="preserve">PEVuZE5vdGU+PENpdGU+PEF1dGhvcj5XYW5nPC9BdXRob3I+PFllYXI+MjAwNzwvWWVhcj48UmVj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</w:fldData>
              </w:fldChar>
            </w:r>
            <w:r>
              <w:rPr>
                <w:color w:val="0D0D0D"/>
                <w:sz w:val="20"/>
                <w:szCs w:val="20"/>
              </w:rPr>
              <w:instrText xml:space="preserve"> ADDIN EN.CITE.DATA </w:instrText>
            </w:r>
            <w:r>
              <w:rPr>
                <w:color w:val="0D0D0D"/>
                <w:sz w:val="20"/>
                <w:szCs w:val="20"/>
              </w:rPr>
            </w:r>
            <w:r>
              <w:rPr>
                <w:color w:val="0D0D0D"/>
                <w:sz w:val="20"/>
                <w:szCs w:val="20"/>
              </w:rPr>
              <w:fldChar w:fldCharType="end"/>
            </w:r>
            <w:r>
              <w:rPr>
                <w:color w:val="0D0D0D"/>
                <w:sz w:val="20"/>
                <w:szCs w:val="20"/>
              </w:rPr>
            </w:r>
            <w:r>
              <w:rPr>
                <w:color w:val="0D0D0D"/>
                <w:sz w:val="20"/>
                <w:szCs w:val="20"/>
              </w:rPr>
              <w:fldChar w:fldCharType="separate"/>
            </w:r>
            <w:r>
              <w:rPr>
                <w:noProof/>
                <w:color w:val="0D0D0D"/>
                <w:sz w:val="20"/>
                <w:szCs w:val="20"/>
              </w:rPr>
              <w:t>(2-4)</w:t>
            </w:r>
            <w:r>
              <w:rPr>
                <w:color w:val="0D0D0D"/>
                <w:sz w:val="20"/>
                <w:szCs w:val="20"/>
              </w:rPr>
              <w:fldChar w:fldCharType="end"/>
            </w:r>
            <w:r w:rsidRPr="00610F0F">
              <w:rPr>
                <w:color w:val="0D0D0D"/>
                <w:sz w:val="20"/>
                <w:szCs w:val="20"/>
              </w:rPr>
              <w:t xml:space="preserve">. </w:t>
            </w:r>
            <w:r>
              <w:rPr>
                <w:color w:val="0D0D0D"/>
                <w:sz w:val="20"/>
                <w:szCs w:val="20"/>
              </w:rPr>
              <w:t>T</w:t>
            </w:r>
            <w:r w:rsidRPr="00610F0F">
              <w:rPr>
                <w:color w:val="0D0D0D"/>
                <w:sz w:val="20"/>
                <w:szCs w:val="20"/>
              </w:rPr>
              <w:t xml:space="preserve">he most common  ICU admission in the elderly </w:t>
            </w:r>
            <w:r>
              <w:rPr>
                <w:color w:val="0D0D0D"/>
                <w:sz w:val="20"/>
                <w:szCs w:val="20"/>
              </w:rPr>
              <w:fldChar w:fldCharType="begin"/>
            </w:r>
            <w:r>
              <w:rPr>
                <w:color w:val="0D0D0D"/>
                <w:sz w:val="20"/>
                <w:szCs w:val="20"/>
              </w:rPr>
              <w:instrText xml:space="preserve"> ADDIN EN.CITE &lt;EndNote&gt;&lt;Cite&gt;&lt;Author&gt;Sjoding&lt;/Author&gt;&lt;Year&gt;2016&lt;/Year&gt;&lt;RecNum&gt;2&lt;/RecNum&gt;&lt;DisplayText&gt;(5)&lt;/DisplayText&gt;&lt;record&gt;&lt;rec-number&gt;2&lt;/rec-number&gt;&lt;foreign-keys&gt;&lt;key app="EN" db-id="sr5e00rz39ddwaeddfnvzxfvfazwwrx9t0r2" timestamp="0"&gt;2&lt;/key&gt;&lt;/foreign-keys&gt;&lt;ref-type name="Journal Article"&gt;17&lt;/ref-type&gt;&lt;contributors&gt;&lt;authors&gt;&lt;author&gt;Sjoding, M. W.&lt;/author&gt;&lt;author&gt;Prescott, H. C.&lt;/author&gt;&lt;author&gt;Wunsch, H.&lt;/author&gt;&lt;author&gt;Iwashyna, T. J.&lt;/author&gt;&lt;author&gt;Cooke, C. R.&lt;/author&gt;&lt;/authors&gt;&lt;/contributors&gt;&lt;auth-address&gt;1Division of Pulmonary and Critical Care Medicine, Department of Internal Medicine, University of Michigan, Ann Arbor, MI. 2Center for Healthcare Outcomes and Policy, Institute for Healthcare Policy and Innovation, University of Michigan, Ann Arbor, MI. 3VA Center for Clinical Management Research, Ann Arbor, MI. 4Department of Critical Care medicine, Sunnybrook Health Sciences Centre, Toronto, ON, Canada. 5Division of Critical Care Medicine, Department of Anesthesia and Interdisciplinary, University of Toronto, Toronto, ON, Canada. 6Institute for Social Research, Ann Arbor, MI. 7Australian and New Zealand Intensive Care Research Centre, Department of Epidemiology and Preventive Medicine, Monash University, Melbourne, VIC, Australia.&lt;/auth-address&gt;&lt;titles&gt;&lt;title&gt;Longitudinal Changes in ICU Admissions Among Elderly Patients in the United States&lt;/title&gt;&lt;secondary-title&gt;Crit Care Med&lt;/secondary-title&gt;&lt;/titles&gt;&lt;pages&gt;1353-60&lt;/pages&gt;&lt;volume&gt;44&lt;/volume&gt;&lt;number&gt;7&lt;/number&gt;&lt;dates&gt;&lt;year&gt;2016&lt;/year&gt;&lt;pub-dates&gt;&lt;date&gt;Jul&lt;/date&gt;&lt;/pub-dates&gt;&lt;/dates&gt;&lt;isbn&gt;1530-0293 (Electronic)&amp;#xD;0090-3493 (Linking)&lt;/isbn&gt;&lt;accession-num&gt;26968023&lt;/accession-num&gt;&lt;urls&gt;&lt;related-urls&gt;&lt;url&gt;http://www.ncbi.nlm.nih.gov/pubmed/26968023&lt;/url&gt;&lt;/related-urls&gt;&lt;/urls&gt;&lt;custom2&gt;PMC4911310&lt;/custom2&gt;&lt;electronic-resource-num&gt;10.1097/CCM.0000000000001664&lt;/electronic-resource-num&gt;&lt;/record&gt;&lt;/Cite&gt;&lt;/EndNote&gt;</w:instrText>
            </w:r>
            <w:r>
              <w:rPr>
                <w:color w:val="0D0D0D"/>
                <w:sz w:val="20"/>
                <w:szCs w:val="20"/>
              </w:rPr>
              <w:fldChar w:fldCharType="separate"/>
            </w:r>
            <w:r>
              <w:rPr>
                <w:noProof/>
                <w:color w:val="0D0D0D"/>
                <w:sz w:val="20"/>
                <w:szCs w:val="20"/>
              </w:rPr>
              <w:t>(5)</w:t>
            </w:r>
            <w:r>
              <w:rPr>
                <w:color w:val="0D0D0D"/>
                <w:sz w:val="20"/>
                <w:szCs w:val="20"/>
              </w:rPr>
              <w:fldChar w:fldCharType="end"/>
            </w:r>
            <w:r w:rsidRPr="00610F0F">
              <w:rPr>
                <w:color w:val="0D0D0D"/>
                <w:sz w:val="20"/>
                <w:szCs w:val="20"/>
              </w:rPr>
              <w:t>.</w:t>
            </w:r>
          </w:p>
        </w:tc>
        <w:tc>
          <w:tcPr>
            <w:tcW w:w="1905" w:type="dxa"/>
          </w:tcPr>
          <w:p w:rsidR="007B2AA1" w:rsidRPr="00610F0F" w:rsidRDefault="007B2AA1" w:rsidP="003C65DD">
            <w:pPr>
              <w:jc w:val="center"/>
              <w:rPr>
                <w:sz w:val="20"/>
                <w:szCs w:val="20"/>
              </w:rPr>
            </w:pPr>
            <w:r w:rsidRPr="00610F0F">
              <w:rPr>
                <w:color w:val="0D0D0D"/>
                <w:sz w:val="20"/>
                <w:szCs w:val="20"/>
              </w:rPr>
              <w:t xml:space="preserve">Prolonged ED length of stays negatively impact outcome </w:t>
            </w:r>
            <w:r>
              <w:rPr>
                <w:color w:val="0D0D0D"/>
                <w:sz w:val="20"/>
                <w:szCs w:val="20"/>
              </w:rPr>
              <w:fldChar w:fldCharType="begin">
                <w:fldData xml:space="preserve">PEVuZE5vdGU+PENpdGU+PEF1dGhvcj5Gcm9tbTwvQXV0aG9yPjxZZWFyPjE5OTM8L1llYXI+PFJl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</w:fldData>
              </w:fldChar>
            </w:r>
            <w:r>
              <w:rPr>
                <w:color w:val="0D0D0D"/>
                <w:sz w:val="20"/>
                <w:szCs w:val="20"/>
              </w:rPr>
              <w:instrText xml:space="preserve"> ADDIN EN.CITE </w:instrText>
            </w:r>
            <w:r>
              <w:rPr>
                <w:color w:val="0D0D0D"/>
                <w:sz w:val="20"/>
                <w:szCs w:val="20"/>
              </w:rPr>
              <w:fldChar w:fldCharType="begin">
                <w:fldData xml:space="preserve">PEVuZE5vdGU+PENpdGU+PEF1dGhvcj5Gcm9tbTwvQXV0aG9yPjxZZWFyPjE5OTM8L1llYXI+PFJl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</w:fldData>
              </w:fldChar>
            </w:r>
            <w:r>
              <w:rPr>
                <w:color w:val="0D0D0D"/>
                <w:sz w:val="20"/>
                <w:szCs w:val="20"/>
              </w:rPr>
              <w:instrText xml:space="preserve"> ADDIN EN.CITE.DATA </w:instrText>
            </w:r>
            <w:r>
              <w:rPr>
                <w:color w:val="0D0D0D"/>
                <w:sz w:val="20"/>
                <w:szCs w:val="20"/>
              </w:rPr>
            </w:r>
            <w:r>
              <w:rPr>
                <w:color w:val="0D0D0D"/>
                <w:sz w:val="20"/>
                <w:szCs w:val="20"/>
              </w:rPr>
              <w:fldChar w:fldCharType="end"/>
            </w:r>
            <w:r>
              <w:rPr>
                <w:color w:val="0D0D0D"/>
                <w:sz w:val="20"/>
                <w:szCs w:val="20"/>
              </w:rPr>
            </w:r>
            <w:r>
              <w:rPr>
                <w:color w:val="0D0D0D"/>
                <w:sz w:val="20"/>
                <w:szCs w:val="20"/>
              </w:rPr>
              <w:fldChar w:fldCharType="separate"/>
            </w:r>
            <w:r>
              <w:rPr>
                <w:noProof/>
                <w:color w:val="0D0D0D"/>
                <w:sz w:val="20"/>
                <w:szCs w:val="20"/>
              </w:rPr>
              <w:t>(6, 7)</w:t>
            </w:r>
            <w:r>
              <w:rPr>
                <w:color w:val="0D0D0D"/>
                <w:sz w:val="20"/>
                <w:szCs w:val="20"/>
              </w:rPr>
              <w:fldChar w:fldCharType="end"/>
            </w:r>
            <w:r w:rsidRPr="00610F0F">
              <w:rPr>
                <w:color w:val="0D0D0D"/>
                <w:sz w:val="20"/>
                <w:szCs w:val="20"/>
              </w:rPr>
              <w:t>.</w:t>
            </w:r>
            <w:hyperlink w:anchor="_ENREF_2" w:tooltip="Fromm, 1993 #11520" w:history="1"/>
            <w:r w:rsidRPr="00610F0F">
              <w:rPr>
                <w:color w:val="0D0D0D"/>
                <w:sz w:val="20"/>
                <w:szCs w:val="20"/>
              </w:rPr>
              <w:t xml:space="preserve"> Early physiologic scoring systems revealed early interventions impact morbidity and mortality before ICU admission </w:t>
            </w:r>
            <w:r>
              <w:rPr>
                <w:color w:val="0D0D0D"/>
                <w:sz w:val="20"/>
                <w:szCs w:val="20"/>
              </w:rPr>
              <w:fldChar w:fldCharType="begin">
                <w:fldData xml:space="preserve">PEVuZE5vdGU+PENpdGU+PEF1dGhvcj5OZ3V5ZW48L0F1dGhvcj48WWVhcj4yMDAwPC9ZZWFyPjxS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</w:fldData>
              </w:fldChar>
            </w:r>
            <w:r>
              <w:rPr>
                <w:color w:val="0D0D0D"/>
                <w:sz w:val="20"/>
                <w:szCs w:val="20"/>
              </w:rPr>
              <w:instrText xml:space="preserve"> ADDIN EN.CITE </w:instrText>
            </w:r>
            <w:r>
              <w:rPr>
                <w:color w:val="0D0D0D"/>
                <w:sz w:val="20"/>
                <w:szCs w:val="20"/>
              </w:rPr>
              <w:fldChar w:fldCharType="begin">
                <w:fldData xml:space="preserve">PEVuZE5vdGU+PENpdGU+PEF1dGhvcj5OZ3V5ZW48L0F1dGhvcj48WWVhcj4yMDAwPC9ZZWFyPjxS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</w:fldData>
              </w:fldChar>
            </w:r>
            <w:r>
              <w:rPr>
                <w:color w:val="0D0D0D"/>
                <w:sz w:val="20"/>
                <w:szCs w:val="20"/>
              </w:rPr>
              <w:instrText xml:space="preserve"> ADDIN EN.CITE.DATA </w:instrText>
            </w:r>
            <w:r>
              <w:rPr>
                <w:color w:val="0D0D0D"/>
                <w:sz w:val="20"/>
                <w:szCs w:val="20"/>
              </w:rPr>
            </w:r>
            <w:r>
              <w:rPr>
                <w:color w:val="0D0D0D"/>
                <w:sz w:val="20"/>
                <w:szCs w:val="20"/>
              </w:rPr>
              <w:fldChar w:fldCharType="end"/>
            </w:r>
            <w:r>
              <w:rPr>
                <w:color w:val="0D0D0D"/>
                <w:sz w:val="20"/>
                <w:szCs w:val="20"/>
              </w:rPr>
            </w:r>
            <w:r>
              <w:rPr>
                <w:color w:val="0D0D0D"/>
                <w:sz w:val="20"/>
                <w:szCs w:val="20"/>
              </w:rPr>
              <w:fldChar w:fldCharType="separate"/>
            </w:r>
            <w:r>
              <w:rPr>
                <w:noProof/>
                <w:color w:val="0D0D0D"/>
                <w:sz w:val="20"/>
                <w:szCs w:val="20"/>
              </w:rPr>
              <w:t>(8-11)</w:t>
            </w:r>
            <w:r>
              <w:rPr>
                <w:color w:val="0D0D0D"/>
                <w:sz w:val="20"/>
                <w:szCs w:val="20"/>
              </w:rPr>
              <w:fldChar w:fldCharType="end"/>
            </w:r>
            <w:r w:rsidRPr="00610F0F">
              <w:rPr>
                <w:bCs/>
                <w:color w:val="0D0D0D"/>
                <w:sz w:val="20"/>
                <w:szCs w:val="20"/>
              </w:rPr>
              <w:t xml:space="preserve">. </w:t>
            </w:r>
            <w:r>
              <w:rPr>
                <w:bCs/>
                <w:color w:val="0D0D0D"/>
                <w:sz w:val="20"/>
                <w:szCs w:val="20"/>
              </w:rPr>
              <w:t>M</w:t>
            </w:r>
            <w:r w:rsidRPr="00610F0F">
              <w:rPr>
                <w:bCs/>
                <w:color w:val="0D0D0D"/>
                <w:sz w:val="20"/>
                <w:szCs w:val="20"/>
              </w:rPr>
              <w:t xml:space="preserve">any ED patients are admitted to a non-ICU setting and later succumb to an acute cardiopulmonary deterioration </w:t>
            </w:r>
            <w:r>
              <w:rPr>
                <w:bCs/>
                <w:color w:val="0D0D0D"/>
                <w:sz w:val="20"/>
                <w:szCs w:val="20"/>
              </w:rPr>
              <w:fldChar w:fldCharType="begin"/>
            </w:r>
            <w:r>
              <w:rPr>
                <w:bCs/>
                <w:color w:val="0D0D0D"/>
                <w:sz w:val="20"/>
                <w:szCs w:val="20"/>
              </w:rPr>
              <w:instrText xml:space="preserve"> ADDIN EN.CITE &lt;EndNote&gt;&lt;Cite&gt;&lt;Author&gt;Lundberg&lt;/Author&gt;&lt;Year&gt;1998&lt;/Year&gt;&lt;RecNum&gt;93&lt;/RecNum&gt;&lt;DisplayText&gt;(12)&lt;/DisplayText&gt;&lt;record&gt;&lt;rec-number&gt;93&lt;/rec-number&gt;&lt;foreign-keys&gt;&lt;key app="EN" db-id="sr5e00rz39ddwaeddfnvzxfvfazwwrx9t0r2" timestamp="0"&gt;93&lt;/key&gt;&lt;/foreign-keys&gt;&lt;ref-type name="Journal Article"&gt;17&lt;/ref-type&gt;&lt;contributors&gt;&lt;authors&gt;&lt;author&gt;Lundberg, J. S.&lt;/author&gt;&lt;author&gt;Perl, T. M.&lt;/author&gt;&lt;author&gt;Wiblin, T.&lt;/author&gt;&lt;author&gt;Costigan, M. D.&lt;/author&gt;&lt;author&gt;Dawson, J.&lt;/author&gt;&lt;author&gt;Nettleman, M. D.&lt;/author&gt;&lt;author&gt;Wenzel, R. P.&lt;/author&gt;&lt;/authors&gt;&lt;/contributors&gt;&lt;auth-address&gt;The University of Iowa College of Medicine, Iowa City, USA.&lt;/auth-address&gt;&lt;titles&gt;&lt;title&gt;Septic shock: an analysis of outcomes for patients with onset on hospital wards versus intensive care units&lt;/title&gt;&lt;secondary-title&gt;Crit Care Med&lt;/secondary-title&gt;&lt;/titles&gt;&lt;pages&gt;1020-4&lt;/pages&gt;&lt;volume&gt;26&lt;/volume&gt;&lt;number&gt;6&lt;/number&gt;&lt;keywords&gt;&lt;keyword&gt;Apache&lt;/keyword&gt;&lt;keyword&gt;Adolescent&lt;/keyword&gt;&lt;keyword&gt;Adult&lt;/keyword&gt;&lt;keyword&gt;Aged&lt;/keyword&gt;&lt;keyword&gt;Aged, 80 and over&lt;/keyword&gt;&lt;keyword&gt;Analysis of Variance&lt;/keyword&gt;&lt;keyword&gt;Critical Care&lt;/keyword&gt;&lt;keyword&gt;Female&lt;/keyword&gt;&lt;keyword&gt;Hospital Departments&lt;/keyword&gt;&lt;keyword&gt;Humans&lt;/keyword&gt;&lt;keyword&gt;*Intensive Care Units&lt;/keyword&gt;&lt;keyword&gt;Male&lt;/keyword&gt;&lt;keyword&gt;Middle Aged&lt;/keyword&gt;&lt;keyword&gt;Multivariate Analysis&lt;/keyword&gt;&lt;keyword&gt;Retrospective Studies&lt;/keyword&gt;&lt;keyword&gt;Risk Factors&lt;/keyword&gt;&lt;keyword&gt;Shock, Septic/*mortality/therapy&lt;/keyword&gt;&lt;keyword&gt;Time Factors&lt;/keyword&gt;&lt;/keywords&gt;&lt;dates&gt;&lt;year&gt;1998&lt;/year&gt;&lt;pub-dates&gt;&lt;date&gt;Jun&lt;/date&gt;&lt;/pub-dates&gt;&lt;/dates&gt;&lt;isbn&gt;0090-3493 (Print)&amp;#xD;0090-3493 (Linking)&lt;/isbn&gt;&lt;accession-num&gt;9635649&lt;/accession-num&gt;&lt;urls&gt;&lt;related-urls&gt;&lt;url&gt;http://www.ncbi.nlm.nih.gov/pubmed/9635649&lt;/url&gt;&lt;/related-urls&gt;&lt;/urls&gt;&lt;/record&gt;&lt;/Cite&gt;&lt;/EndNote&gt;</w:instrText>
            </w:r>
            <w:r>
              <w:rPr>
                <w:bCs/>
                <w:color w:val="0D0D0D"/>
                <w:sz w:val="20"/>
                <w:szCs w:val="20"/>
              </w:rPr>
              <w:fldChar w:fldCharType="separate"/>
            </w:r>
            <w:r>
              <w:rPr>
                <w:bCs/>
                <w:noProof/>
                <w:color w:val="0D0D0D"/>
                <w:sz w:val="20"/>
                <w:szCs w:val="20"/>
              </w:rPr>
              <w:t>(12)</w:t>
            </w:r>
            <w:r>
              <w:rPr>
                <w:bCs/>
                <w:color w:val="0D0D0D"/>
                <w:sz w:val="20"/>
                <w:szCs w:val="20"/>
              </w:rPr>
              <w:fldChar w:fldCharType="end"/>
            </w:r>
            <w:r w:rsidRPr="00610F0F">
              <w:rPr>
                <w:bCs/>
                <w:color w:val="0D0D0D"/>
                <w:sz w:val="20"/>
                <w:szCs w:val="20"/>
              </w:rPr>
              <w:t>.</w:t>
            </w:r>
          </w:p>
        </w:tc>
        <w:tc>
          <w:tcPr>
            <w:tcW w:w="1905" w:type="dxa"/>
          </w:tcPr>
          <w:p w:rsidR="007B2AA1" w:rsidRPr="00610F0F" w:rsidRDefault="007B2AA1" w:rsidP="003C65DD">
            <w:pPr>
              <w:jc w:val="center"/>
              <w:rPr>
                <w:sz w:val="20"/>
                <w:szCs w:val="20"/>
              </w:rPr>
            </w:pPr>
            <w:r w:rsidRPr="00610F0F">
              <w:rPr>
                <w:color w:val="0D0D0D"/>
                <w:sz w:val="20"/>
                <w:szCs w:val="20"/>
              </w:rPr>
              <w:t xml:space="preserve">The first study using SIRS in the ED revealed that the more SIRS criteria, longer the ED length of stay, greater degree of admission, increased length of hospital stays and costs </w:t>
            </w:r>
            <w:r>
              <w:rPr>
                <w:color w:val="0D0D0D"/>
                <w:sz w:val="20"/>
                <w:szCs w:val="20"/>
              </w:rPr>
              <w:fldChar w:fldCharType="begin">
                <w:fldData xml:space="preserve">PEVuZE5vdGU+PENpdGU+PEF1dGhvcj5SYW5nZWwtRnJhdXN0bzwvQXV0aG9yPjxZZWFyPjE5OTU8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</w:fldData>
              </w:fldChar>
            </w:r>
            <w:r>
              <w:rPr>
                <w:color w:val="0D0D0D"/>
                <w:sz w:val="20"/>
                <w:szCs w:val="20"/>
              </w:rPr>
              <w:instrText xml:space="preserve"> ADDIN EN.CITE </w:instrText>
            </w:r>
            <w:r>
              <w:rPr>
                <w:color w:val="0D0D0D"/>
                <w:sz w:val="20"/>
                <w:szCs w:val="20"/>
              </w:rPr>
              <w:fldChar w:fldCharType="begin">
                <w:fldData xml:space="preserve">PEVuZE5vdGU+PENpdGU+PEF1dGhvcj5SYW5nZWwtRnJhdXN0bzwvQXV0aG9yPjxZZWFyPjE5OTU8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</w:fldData>
              </w:fldChar>
            </w:r>
            <w:r>
              <w:rPr>
                <w:color w:val="0D0D0D"/>
                <w:sz w:val="20"/>
                <w:szCs w:val="20"/>
              </w:rPr>
              <w:instrText xml:space="preserve"> ADDIN EN.CITE.DATA </w:instrText>
            </w:r>
            <w:r>
              <w:rPr>
                <w:color w:val="0D0D0D"/>
                <w:sz w:val="20"/>
                <w:szCs w:val="20"/>
              </w:rPr>
            </w:r>
            <w:r>
              <w:rPr>
                <w:color w:val="0D0D0D"/>
                <w:sz w:val="20"/>
                <w:szCs w:val="20"/>
              </w:rPr>
              <w:fldChar w:fldCharType="end"/>
            </w:r>
            <w:r>
              <w:rPr>
                <w:color w:val="0D0D0D"/>
                <w:sz w:val="20"/>
                <w:szCs w:val="20"/>
              </w:rPr>
            </w:r>
            <w:r>
              <w:rPr>
                <w:color w:val="0D0D0D"/>
                <w:sz w:val="20"/>
                <w:szCs w:val="20"/>
              </w:rPr>
              <w:fldChar w:fldCharType="separate"/>
            </w:r>
            <w:r>
              <w:rPr>
                <w:noProof/>
                <w:color w:val="0D0D0D"/>
                <w:sz w:val="20"/>
                <w:szCs w:val="20"/>
              </w:rPr>
              <w:t>(13, 14)</w:t>
            </w:r>
            <w:r>
              <w:rPr>
                <w:color w:val="0D0D0D"/>
                <w:sz w:val="20"/>
                <w:szCs w:val="20"/>
              </w:rPr>
              <w:fldChar w:fldCharType="end"/>
            </w:r>
            <w:r w:rsidRPr="00610F0F">
              <w:rPr>
                <w:color w:val="0D0D0D"/>
                <w:sz w:val="20"/>
                <w:szCs w:val="20"/>
              </w:rPr>
              <w:t xml:space="preserve">. </w:t>
            </w:r>
            <w:r>
              <w:rPr>
                <w:color w:val="0D0D0D"/>
                <w:sz w:val="20"/>
                <w:szCs w:val="20"/>
              </w:rPr>
              <w:t>T</w:t>
            </w:r>
            <w:r w:rsidRPr="00610F0F">
              <w:rPr>
                <w:color w:val="0D0D0D"/>
                <w:sz w:val="20"/>
                <w:szCs w:val="20"/>
              </w:rPr>
              <w:t>he</w:t>
            </w:r>
            <w:r>
              <w:rPr>
                <w:color w:val="0D0D0D"/>
                <w:sz w:val="20"/>
                <w:szCs w:val="20"/>
              </w:rPr>
              <w:t xml:space="preserve"> evidence for </w:t>
            </w:r>
            <w:r w:rsidRPr="00610F0F">
              <w:rPr>
                <w:color w:val="0D0D0D"/>
                <w:sz w:val="20"/>
                <w:szCs w:val="20"/>
              </w:rPr>
              <w:t>early cultures, antibiotics and source control was considered best practice</w:t>
            </w:r>
            <w:r>
              <w:rPr>
                <w:color w:val="0D0D0D"/>
                <w:sz w:val="20"/>
                <w:szCs w:val="20"/>
              </w:rPr>
              <w:t xml:space="preserve"> but the </w:t>
            </w:r>
            <w:r w:rsidRPr="00610F0F">
              <w:rPr>
                <w:color w:val="0D0D0D"/>
                <w:sz w:val="20"/>
                <w:szCs w:val="20"/>
              </w:rPr>
              <w:t xml:space="preserve">evidence was lacking about the optimal timing </w:t>
            </w:r>
            <w:r>
              <w:rPr>
                <w:color w:val="0D0D0D"/>
                <w:sz w:val="20"/>
                <w:szCs w:val="20"/>
              </w:rPr>
              <w:fldChar w:fldCharType="begin"/>
            </w:r>
            <w:r>
              <w:rPr>
                <w:color w:val="0D0D0D"/>
                <w:sz w:val="20"/>
                <w:szCs w:val="20"/>
              </w:rPr>
              <w:instrText xml:space="preserve"> ADDIN EN.CITE &lt;EndNote&gt;&lt;Cite&gt;&lt;Author&gt;Natanson&lt;/Author&gt;&lt;Year&gt;1990&lt;/Year&gt;&lt;RecNum&gt;96&lt;/RecNum&gt;&lt;DisplayText&gt;(15)&lt;/DisplayText&gt;&lt;record&gt;&lt;rec-number&gt;96&lt;/rec-number&gt;&lt;foreign-keys&gt;&lt;key app="EN" db-id="sr5e00rz39ddwaeddfnvzxfvfazwwrx9t0r2" timestamp="0"&gt;96&lt;/key&gt;&lt;/foreign-keys&gt;&lt;ref-type name="Journal Article"&gt;17&lt;/ref-type&gt;&lt;contributors&gt;&lt;authors&gt;&lt;author&gt;Natanson, C.&lt;/author&gt;&lt;author&gt;Danner, R. L.&lt;/author&gt;&lt;author&gt;Reilly, J. M.&lt;/author&gt;&lt;author&gt;Doerfler, M. L.&lt;/author&gt;&lt;author&gt;Hoffman, W. D.&lt;/author&gt;&lt;author&gt;Akin, G. L.&lt;/author&gt;&lt;author&gt;Hosseini, J. M.&lt;/author&gt;&lt;author&gt;Banks, S. M.&lt;/author&gt;&lt;author&gt;Elin, R. J.&lt;/author&gt;&lt;author&gt;MacVittie, T. J.&lt;/author&gt;&lt;author&gt;et al.,&lt;/author&gt;&lt;/authors&gt;&lt;/contributors&gt;&lt;auth-address&gt;Critical Care Medicine Department, National Institutes of Health, Bethesda, Maryland 20892.&lt;/auth-address&gt;&lt;titles&gt;&lt;title&gt;Antibiotics versus cardiovascular support in a canine model of human septic shock&lt;/title&gt;&lt;secondary-title&gt;Am J Physiol&lt;/secondary-title&gt;&lt;/titles&gt;&lt;pages&gt;H1440-7&lt;/pages&gt;&lt;volume&gt;259&lt;/volume&gt;&lt;number&gt;5 Pt 2&lt;/number&gt;&lt;edition&gt;1990/11/01&lt;/edition&gt;&lt;keywords&gt;&lt;keyword&gt;Animals&lt;/keyword&gt;&lt;keyword&gt;Anti-Bacterial Agents/*therapeutic use&lt;/keyword&gt;&lt;keyword&gt;Blood/microbiology&lt;/keyword&gt;&lt;keyword&gt;Body Fluids/metabolism&lt;/keyword&gt;&lt;keyword&gt;Body Weight&lt;/keyword&gt;&lt;keyword&gt;Catecholamines/metabolism&lt;/keyword&gt;&lt;keyword&gt;Colony-Forming Units Assay&lt;/keyword&gt;&lt;keyword&gt;Dogs&lt;/keyword&gt;&lt;keyword&gt;Dopamine/*therapeutic use&lt;/keyword&gt;&lt;keyword&gt;Endotoxins/blood&lt;/keyword&gt;&lt;keyword&gt;Escherichia coli&lt;/keyword&gt;&lt;keyword&gt;*Fluid Therapy&lt;/keyword&gt;&lt;keyword&gt;Hemodynamics&lt;/keyword&gt;&lt;keyword&gt;Shock, Septic/mortality/physiopathology/*therapy&lt;/keyword&gt;&lt;keyword&gt;Survival Analysis&lt;/keyword&gt;&lt;/keywords&gt;&lt;dates&gt;&lt;year&gt;1990&lt;/year&gt;&lt;pub-dates&gt;&lt;date&gt;Nov&lt;/date&gt;&lt;/pub-dates&gt;&lt;/dates&gt;&lt;isbn&gt;0002-9513 (Print)&amp;#xD;0002-9513 (Linking)&lt;/isbn&gt;&lt;accession-num&gt;2240243&lt;/accession-num&gt;&lt;urls&gt;&lt;related-urls&gt;&lt;url&gt;http://www.ncbi.nlm.nih.gov/pubmed/2240243&lt;/url&gt;&lt;url&gt;http://ajpheart.physiology.org/content/259/5/H1440.long&lt;/url&gt;&lt;/related-urls&gt;&lt;/urls&gt;&lt;language&gt;eng&lt;/language&gt;&lt;/record&gt;&lt;/Cite&gt;&lt;/EndNote&gt;</w:instrText>
            </w:r>
            <w:r>
              <w:rPr>
                <w:color w:val="0D0D0D"/>
                <w:sz w:val="20"/>
                <w:szCs w:val="20"/>
              </w:rPr>
              <w:fldChar w:fldCharType="separate"/>
            </w:r>
            <w:r>
              <w:rPr>
                <w:noProof/>
                <w:color w:val="0D0D0D"/>
                <w:sz w:val="20"/>
                <w:szCs w:val="20"/>
              </w:rPr>
              <w:t>(15)</w:t>
            </w:r>
            <w:r>
              <w:rPr>
                <w:color w:val="0D0D0D"/>
                <w:sz w:val="20"/>
                <w:szCs w:val="20"/>
              </w:rPr>
              <w:fldChar w:fldCharType="end"/>
            </w:r>
            <w:r w:rsidRPr="00610F0F">
              <w:rPr>
                <w:color w:val="0D0D0D"/>
                <w:sz w:val="20"/>
                <w:szCs w:val="20"/>
              </w:rPr>
              <w:t>. Animal model investigations have shown that antibiotics and hemodynamic optimization potentiate each other</w:t>
            </w:r>
            <w:r>
              <w:rPr>
                <w:color w:val="0D0D0D"/>
                <w:sz w:val="20"/>
                <w:szCs w:val="20"/>
              </w:rPr>
              <w:t xml:space="preserve"> </w:t>
            </w:r>
            <w:r>
              <w:rPr>
                <w:color w:val="0D0D0D"/>
                <w:sz w:val="20"/>
                <w:szCs w:val="20"/>
              </w:rPr>
              <w:fldChar w:fldCharType="begin"/>
            </w:r>
            <w:r>
              <w:rPr>
                <w:color w:val="0D0D0D"/>
                <w:sz w:val="20"/>
                <w:szCs w:val="20"/>
              </w:rPr>
              <w:instrText xml:space="preserve"> ADDIN EN.CITE &lt;EndNote&gt;&lt;Cite&gt;&lt;Author&gt;Natanson&lt;/Author&gt;&lt;Year&gt;1990&lt;/Year&gt;&lt;RecNum&gt;96&lt;/RecNum&gt;&lt;DisplayText&gt;(15)&lt;/DisplayText&gt;&lt;record&gt;&lt;rec-number&gt;96&lt;/rec-number&gt;&lt;foreign-keys&gt;&lt;key app="EN" db-id="sr5e00rz39ddwaeddfnvzxfvfazwwrx9t0r2" timestamp="0"&gt;96&lt;/key&gt;&lt;/foreign-keys&gt;&lt;ref-type name="Journal Article"&gt;17&lt;/ref-type&gt;&lt;contributors&gt;&lt;authors&gt;&lt;author&gt;Natanson, C.&lt;/author&gt;&lt;author&gt;Danner, R. L.&lt;/author&gt;&lt;author&gt;Reilly, J. M.&lt;/author&gt;&lt;author&gt;Doerfler, M. L.&lt;/author&gt;&lt;author&gt;Hoffman, W. D.&lt;/author&gt;&lt;author&gt;Akin, G. L.&lt;/author&gt;&lt;author&gt;Hosseini, J. M.&lt;/author&gt;&lt;author&gt;Banks, S. M.&lt;/author&gt;&lt;author&gt;Elin, R. J.&lt;/author&gt;&lt;author&gt;MacVittie, T. J.&lt;/author&gt;&lt;author&gt;et al.,&lt;/author&gt;&lt;/authors&gt;&lt;/contributors&gt;&lt;auth-address&gt;Critical Care Medicine Department, National Institutes of Health, Bethesda, Maryland 20892.&lt;/auth-address&gt;&lt;titles&gt;&lt;title&gt;Antibiotics versus cardiovascular support in a canine model of human septic shock&lt;/title&gt;&lt;secondary-title&gt;Am J Physiol&lt;/secondary-title&gt;&lt;/titles&gt;&lt;pages&gt;H1440-7&lt;/pages&gt;&lt;volume&gt;259&lt;/volume&gt;&lt;number&gt;5 Pt 2&lt;/number&gt;&lt;edition&gt;1990/11/01&lt;/edition&gt;&lt;keywords&gt;&lt;keyword&gt;Animals&lt;/keyword&gt;&lt;keyword&gt;Anti-Bacterial Agents/*therapeutic use&lt;/keyword&gt;&lt;keyword&gt;Blood/microbiology&lt;/keyword&gt;&lt;keyword&gt;Body Fluids/metabolism&lt;/keyword&gt;&lt;keyword&gt;Body Weight&lt;/keyword&gt;&lt;keyword&gt;Catecholamines/metabolism&lt;/keyword&gt;&lt;keyword&gt;Colony-Forming Units Assay&lt;/keyword&gt;&lt;keyword&gt;Dogs&lt;/keyword&gt;&lt;keyword&gt;Dopamine/*therapeutic use&lt;/keyword&gt;&lt;keyword&gt;Endotoxins/blood&lt;/keyword&gt;&lt;keyword&gt;Escherichia coli&lt;/keyword&gt;&lt;keyword&gt;*Fluid Therapy&lt;/keyword&gt;&lt;keyword&gt;Hemodynamics&lt;/keyword&gt;&lt;keyword&gt;Shock, Septic/mortality/physiopathology/*therapy&lt;/keyword&gt;&lt;keyword&gt;Survival Analysis&lt;/keyword&gt;&lt;/keywords&gt;&lt;dates&gt;&lt;year&gt;1990&lt;/year&gt;&lt;pub-dates&gt;&lt;date&gt;Nov&lt;/date&gt;&lt;/pub-dates&gt;&lt;/dates&gt;&lt;isbn&gt;0002-9513 (Print)&amp;#xD;0002-9513 (Linking)&lt;/isbn&gt;&lt;accession-num&gt;2240243&lt;/accession-num&gt;&lt;urls&gt;&lt;related-urls&gt;&lt;url&gt;http://www.ncbi.nlm.nih.gov/pubmed/2240243&lt;/url&gt;&lt;url&gt;http://ajpheart.physiology.org/content/259/5/H1440.long&lt;/url&gt;&lt;/related-urls&gt;&lt;/urls&gt;&lt;language&gt;eng&lt;/language&gt;&lt;/record&gt;&lt;/Cite&gt;&lt;/EndNote&gt;</w:instrText>
            </w:r>
            <w:r>
              <w:rPr>
                <w:color w:val="0D0D0D"/>
                <w:sz w:val="20"/>
                <w:szCs w:val="20"/>
              </w:rPr>
              <w:fldChar w:fldCharType="separate"/>
            </w:r>
            <w:r>
              <w:rPr>
                <w:noProof/>
                <w:color w:val="0D0D0D"/>
                <w:sz w:val="20"/>
                <w:szCs w:val="20"/>
              </w:rPr>
              <w:t>(15)</w:t>
            </w:r>
            <w:r>
              <w:rPr>
                <w:color w:val="0D0D0D"/>
                <w:sz w:val="20"/>
                <w:szCs w:val="20"/>
              </w:rPr>
              <w:fldChar w:fldCharType="end"/>
            </w:r>
            <w:r w:rsidRPr="00610F0F">
              <w:rPr>
                <w:color w:val="0D0D0D"/>
                <w:sz w:val="20"/>
                <w:szCs w:val="20"/>
              </w:rPr>
              <w:t>.</w:t>
            </w:r>
          </w:p>
        </w:tc>
        <w:tc>
          <w:tcPr>
            <w:tcW w:w="2171" w:type="dxa"/>
          </w:tcPr>
          <w:p w:rsidR="007B2AA1" w:rsidRPr="00610F0F" w:rsidRDefault="007B2AA1" w:rsidP="003C65DD">
            <w:pPr>
              <w:tabs>
                <w:tab w:val="left" w:pos="18"/>
                <w:tab w:val="left" w:pos="9288"/>
              </w:tabs>
              <w:ind w:right="108"/>
              <w:jc w:val="center"/>
              <w:rPr>
                <w:color w:val="0D0D0D"/>
                <w:sz w:val="20"/>
                <w:szCs w:val="20"/>
              </w:rPr>
            </w:pPr>
            <w:r w:rsidRPr="00610F0F">
              <w:rPr>
                <w:color w:val="0D0D0D"/>
                <w:sz w:val="20"/>
                <w:szCs w:val="20"/>
              </w:rPr>
              <w:t>In the transition from SIRS to severe disease, cardiovascular insufficiency is the most significant organ dysfunction</w:t>
            </w:r>
            <w:r>
              <w:rPr>
                <w:color w:val="0D0D0D"/>
                <w:sz w:val="20"/>
                <w:szCs w:val="20"/>
              </w:rPr>
              <w:t xml:space="preserve"> </w:t>
            </w:r>
            <w:r>
              <w:rPr>
                <w:color w:val="0D0D0D"/>
                <w:sz w:val="20"/>
                <w:szCs w:val="20"/>
              </w:rPr>
              <w:fldChar w:fldCharType="begin">
                <w:fldData xml:space="preserve">PEVuZE5vdGU+PENpdGU+PEF1dGhvcj5SYW5nZWwtRnJhdXN0bzwvQXV0aG9yPjxZZWFyPjE5OTU8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==
</w:fldData>
              </w:fldChar>
            </w:r>
            <w:r>
              <w:rPr>
                <w:color w:val="0D0D0D"/>
                <w:sz w:val="20"/>
                <w:szCs w:val="20"/>
              </w:rPr>
              <w:instrText xml:space="preserve"> ADDIN EN.CITE </w:instrText>
            </w:r>
            <w:r>
              <w:rPr>
                <w:color w:val="0D0D0D"/>
                <w:sz w:val="20"/>
                <w:szCs w:val="20"/>
              </w:rPr>
              <w:fldChar w:fldCharType="begin">
                <w:fldData xml:space="preserve">PEVuZE5vdGU+PENpdGU+PEF1dGhvcj5SYW5nZWwtRnJhdXN0bzwvQXV0aG9yPjxZZWFyPjE5OTU8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==
</w:fldData>
              </w:fldChar>
            </w:r>
            <w:r>
              <w:rPr>
                <w:color w:val="0D0D0D"/>
                <w:sz w:val="20"/>
                <w:szCs w:val="20"/>
              </w:rPr>
              <w:instrText xml:space="preserve"> ADDIN EN.CITE.DATA </w:instrText>
            </w:r>
            <w:r>
              <w:rPr>
                <w:color w:val="0D0D0D"/>
                <w:sz w:val="20"/>
                <w:szCs w:val="20"/>
              </w:rPr>
            </w:r>
            <w:r>
              <w:rPr>
                <w:color w:val="0D0D0D"/>
                <w:sz w:val="20"/>
                <w:szCs w:val="20"/>
              </w:rPr>
              <w:fldChar w:fldCharType="end"/>
            </w:r>
            <w:r>
              <w:rPr>
                <w:color w:val="0D0D0D"/>
                <w:sz w:val="20"/>
                <w:szCs w:val="20"/>
              </w:rPr>
            </w:r>
            <w:r>
              <w:rPr>
                <w:color w:val="0D0D0D"/>
                <w:sz w:val="20"/>
                <w:szCs w:val="20"/>
              </w:rPr>
              <w:fldChar w:fldCharType="separate"/>
            </w:r>
            <w:r>
              <w:rPr>
                <w:noProof/>
                <w:color w:val="0D0D0D"/>
                <w:sz w:val="20"/>
                <w:szCs w:val="20"/>
              </w:rPr>
              <w:t>(13, 16)</w:t>
            </w:r>
            <w:r>
              <w:rPr>
                <w:color w:val="0D0D0D"/>
                <w:sz w:val="20"/>
                <w:szCs w:val="20"/>
              </w:rPr>
              <w:fldChar w:fldCharType="end"/>
            </w:r>
            <w:r>
              <w:rPr>
                <w:color w:val="0D0D0D"/>
                <w:sz w:val="20"/>
                <w:szCs w:val="20"/>
              </w:rPr>
              <w:t>.</w:t>
            </w:r>
            <w:hyperlink w:anchor="_ENREF_33" w:tooltip="Rivers, 2007 #5722" w:history="1"/>
            <w:r w:rsidRPr="00610F0F">
              <w:rPr>
                <w:color w:val="0D0D0D"/>
                <w:sz w:val="20"/>
                <w:szCs w:val="20"/>
              </w:rPr>
              <w:t xml:space="preserve"> The first investigation of SIRS alone and with lactate revealed </w:t>
            </w:r>
            <w:r>
              <w:rPr>
                <w:color w:val="0D0D0D"/>
                <w:sz w:val="20"/>
                <w:szCs w:val="20"/>
              </w:rPr>
              <w:t xml:space="preserve">a </w:t>
            </w:r>
            <w:r w:rsidRPr="00610F0F">
              <w:rPr>
                <w:color w:val="0D0D0D"/>
                <w:sz w:val="20"/>
                <w:szCs w:val="20"/>
              </w:rPr>
              <w:t>high degree of sensitivity for illness severity and high mortality. Th</w:t>
            </w:r>
            <w:r>
              <w:rPr>
                <w:color w:val="0D0D0D"/>
                <w:sz w:val="20"/>
                <w:szCs w:val="20"/>
              </w:rPr>
              <w:t xml:space="preserve">is </w:t>
            </w:r>
            <w:r w:rsidRPr="00610F0F">
              <w:rPr>
                <w:color w:val="0D0D0D"/>
                <w:sz w:val="20"/>
                <w:szCs w:val="20"/>
              </w:rPr>
              <w:t>detect</w:t>
            </w:r>
            <w:r>
              <w:rPr>
                <w:color w:val="0D0D0D"/>
                <w:sz w:val="20"/>
                <w:szCs w:val="20"/>
              </w:rPr>
              <w:t>s</w:t>
            </w:r>
            <w:r w:rsidRPr="00610F0F">
              <w:rPr>
                <w:color w:val="0D0D0D"/>
                <w:sz w:val="20"/>
                <w:szCs w:val="20"/>
              </w:rPr>
              <w:t xml:space="preserve"> cryptic shock </w:t>
            </w:r>
            <w:r>
              <w:rPr>
                <w:color w:val="0D0D0D"/>
                <w:sz w:val="20"/>
                <w:szCs w:val="20"/>
              </w:rPr>
              <w:t xml:space="preserve">which </w:t>
            </w:r>
            <w:r w:rsidRPr="00610F0F">
              <w:rPr>
                <w:color w:val="0D0D0D"/>
                <w:sz w:val="20"/>
                <w:szCs w:val="20"/>
              </w:rPr>
              <w:t>prevents triage errors and sudden cardiopulmonary complications</w:t>
            </w:r>
            <w:r>
              <w:rPr>
                <w:color w:val="0D0D0D"/>
                <w:sz w:val="20"/>
                <w:szCs w:val="20"/>
              </w:rPr>
              <w:t xml:space="preserve"> </w:t>
            </w:r>
            <w:r>
              <w:rPr>
                <w:color w:val="0D0D0D"/>
                <w:sz w:val="20"/>
                <w:szCs w:val="20"/>
              </w:rPr>
              <w:fldChar w:fldCharType="begin">
                <w:fldData xml:space="preserve">PEVuZE5vdGU+PENpdGU+PEF1dGhvcj5Hcnp5Ym93c2tpPC9BdXRob3I+PFllYXI+MTk5NjwvWWVh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</w:fldData>
              </w:fldChar>
            </w:r>
            <w:r>
              <w:rPr>
                <w:color w:val="0D0D0D"/>
                <w:sz w:val="20"/>
                <w:szCs w:val="20"/>
              </w:rPr>
              <w:instrText xml:space="preserve"> ADDIN EN.CITE </w:instrText>
            </w:r>
            <w:r>
              <w:rPr>
                <w:color w:val="0D0D0D"/>
                <w:sz w:val="20"/>
                <w:szCs w:val="20"/>
              </w:rPr>
              <w:fldChar w:fldCharType="begin">
                <w:fldData xml:space="preserve">PEVuZE5vdGU+PENpdGU+PEF1dGhvcj5Hcnp5Ym93c2tpPC9BdXRob3I+PFllYXI+MTk5NjwvWWVh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</w:fldData>
              </w:fldChar>
            </w:r>
            <w:r>
              <w:rPr>
                <w:color w:val="0D0D0D"/>
                <w:sz w:val="20"/>
                <w:szCs w:val="20"/>
              </w:rPr>
              <w:instrText xml:space="preserve"> ADDIN EN.CITE.DATA </w:instrText>
            </w:r>
            <w:r>
              <w:rPr>
                <w:color w:val="0D0D0D"/>
                <w:sz w:val="20"/>
                <w:szCs w:val="20"/>
              </w:rPr>
            </w:r>
            <w:r>
              <w:rPr>
                <w:color w:val="0D0D0D"/>
                <w:sz w:val="20"/>
                <w:szCs w:val="20"/>
              </w:rPr>
              <w:fldChar w:fldCharType="end"/>
            </w:r>
            <w:r>
              <w:rPr>
                <w:color w:val="0D0D0D"/>
                <w:sz w:val="20"/>
                <w:szCs w:val="20"/>
              </w:rPr>
            </w:r>
            <w:r>
              <w:rPr>
                <w:color w:val="0D0D0D"/>
                <w:sz w:val="20"/>
                <w:szCs w:val="20"/>
              </w:rPr>
              <w:fldChar w:fldCharType="separate"/>
            </w:r>
            <w:r>
              <w:rPr>
                <w:noProof/>
                <w:color w:val="0D0D0D"/>
                <w:sz w:val="20"/>
                <w:szCs w:val="20"/>
              </w:rPr>
              <w:t>(17, 18)</w:t>
            </w:r>
            <w:r>
              <w:rPr>
                <w:color w:val="0D0D0D"/>
                <w:sz w:val="20"/>
                <w:szCs w:val="20"/>
              </w:rPr>
              <w:fldChar w:fldCharType="end"/>
            </w:r>
            <w:r>
              <w:rPr>
                <w:color w:val="0D0D0D"/>
                <w:sz w:val="20"/>
                <w:szCs w:val="20"/>
              </w:rPr>
              <w:t>.</w:t>
            </w:r>
            <w:r w:rsidRPr="00610F0F">
              <w:rPr>
                <w:color w:val="0D0D0D"/>
                <w:sz w:val="20"/>
                <w:szCs w:val="20"/>
              </w:rPr>
              <w:t xml:space="preserve"> </w:t>
            </w:r>
            <w:r>
              <w:rPr>
                <w:color w:val="0D0D0D"/>
                <w:sz w:val="20"/>
                <w:szCs w:val="20"/>
              </w:rPr>
              <w:t>A</w:t>
            </w:r>
            <w:r w:rsidRPr="00610F0F">
              <w:rPr>
                <w:color w:val="0D0D0D"/>
                <w:sz w:val="20"/>
                <w:szCs w:val="20"/>
              </w:rPr>
              <w:t xml:space="preserve"> fluid challenge and shock index were </w:t>
            </w:r>
            <w:r>
              <w:rPr>
                <w:color w:val="0D0D0D"/>
                <w:sz w:val="20"/>
                <w:szCs w:val="20"/>
              </w:rPr>
              <w:t xml:space="preserve">also </w:t>
            </w:r>
            <w:r w:rsidRPr="00610F0F">
              <w:rPr>
                <w:color w:val="0D0D0D"/>
                <w:sz w:val="20"/>
                <w:szCs w:val="20"/>
              </w:rPr>
              <w:t>risk stratification methods</w:t>
            </w:r>
            <w:hyperlink w:anchor="_ENREF_5" w:tooltip="Aduen, 1994 #2" w:history="1"/>
            <w:r w:rsidRPr="00610F0F">
              <w:rPr>
                <w:color w:val="0D0D0D"/>
                <w:sz w:val="20"/>
                <w:szCs w:val="20"/>
              </w:rPr>
              <w:t xml:space="preserve"> insufficiency</w:t>
            </w:r>
            <w:r>
              <w:rPr>
                <w:color w:val="0D0D0D"/>
                <w:sz w:val="20"/>
                <w:szCs w:val="20"/>
              </w:rPr>
              <w:t xml:space="preserve"> </w:t>
            </w:r>
            <w:r>
              <w:rPr>
                <w:color w:val="0D0D0D"/>
                <w:sz w:val="20"/>
                <w:szCs w:val="20"/>
              </w:rPr>
              <w:fldChar w:fldCharType="begin">
                <w:fldData xml:space="preserve">PEVuZE5vdGU+PENpdGU+PEF1dGhvcj5BZHVlbjwvQXV0aG9yPjxZZWFyPjE5OTQ8L1llYXI+PFJl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</w:fldData>
              </w:fldChar>
            </w:r>
            <w:r>
              <w:rPr>
                <w:color w:val="0D0D0D"/>
                <w:sz w:val="20"/>
                <w:szCs w:val="20"/>
              </w:rPr>
              <w:instrText xml:space="preserve"> ADDIN EN.CITE </w:instrText>
            </w:r>
            <w:r>
              <w:rPr>
                <w:color w:val="0D0D0D"/>
                <w:sz w:val="20"/>
                <w:szCs w:val="20"/>
              </w:rPr>
              <w:fldChar w:fldCharType="begin">
                <w:fldData xml:space="preserve">PEVuZE5vdGU+PENpdGU+PEF1dGhvcj5BZHVlbjwvQXV0aG9yPjxZZWFyPjE5OTQ8L1llYXI+PFJl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</w:fldData>
              </w:fldChar>
            </w:r>
            <w:r>
              <w:rPr>
                <w:color w:val="0D0D0D"/>
                <w:sz w:val="20"/>
                <w:szCs w:val="20"/>
              </w:rPr>
              <w:instrText xml:space="preserve"> ADDIN EN.CITE.DATA </w:instrText>
            </w:r>
            <w:r>
              <w:rPr>
                <w:color w:val="0D0D0D"/>
                <w:sz w:val="20"/>
                <w:szCs w:val="20"/>
              </w:rPr>
            </w:r>
            <w:r>
              <w:rPr>
                <w:color w:val="0D0D0D"/>
                <w:sz w:val="20"/>
                <w:szCs w:val="20"/>
              </w:rPr>
              <w:fldChar w:fldCharType="end"/>
            </w:r>
            <w:r>
              <w:rPr>
                <w:color w:val="0D0D0D"/>
                <w:sz w:val="20"/>
                <w:szCs w:val="20"/>
              </w:rPr>
            </w:r>
            <w:r>
              <w:rPr>
                <w:color w:val="0D0D0D"/>
                <w:sz w:val="20"/>
                <w:szCs w:val="20"/>
              </w:rPr>
              <w:fldChar w:fldCharType="separate"/>
            </w:r>
            <w:r>
              <w:rPr>
                <w:noProof/>
                <w:color w:val="0D0D0D"/>
                <w:sz w:val="20"/>
                <w:szCs w:val="20"/>
              </w:rPr>
              <w:t>(19-22)</w:t>
            </w:r>
            <w:r>
              <w:rPr>
                <w:color w:val="0D0D0D"/>
                <w:sz w:val="20"/>
                <w:szCs w:val="20"/>
              </w:rPr>
              <w:fldChar w:fldCharType="end"/>
            </w:r>
            <w:r>
              <w:rPr>
                <w:color w:val="0D0D0D"/>
                <w:sz w:val="20"/>
                <w:szCs w:val="20"/>
              </w:rPr>
              <w:t>.</w:t>
            </w:r>
            <w:hyperlink w:anchor="_ENREF_14" w:tooltip="Carr, 2012 #1351" w:history="1"/>
            <w:hyperlink w:anchor="_ENREF_19" w:tooltip="Carr, 2012 #37761" w:history="1"/>
            <w:hyperlink w:anchor="_ENREF_20" w:tooltip="Yende, 2014 #42127" w:history="1"/>
            <w:hyperlink w:anchor="_ENREF_17" w:tooltip="Yende, 2014 #61" w:history="1"/>
            <w:hyperlink w:anchor="_ENREF_55" w:tooltip="Aduen, 1994 #2" w:history="1"/>
            <w:hyperlink w:anchor="_ENREF_5" w:tooltip="Aduen, 1994 #2" w:history="1"/>
            <w:hyperlink w:anchor="_ENREF_30" w:tooltip="Lee, 2014 #42477" w:history="1"/>
            <w:hyperlink w:anchor="_ENREF_54" w:tooltip="Lee, 2014 #213" w:history="1"/>
            <w:hyperlink w:anchor="_ENREF_67" w:tooltip="Young Im, 2014 #42488" w:history="1"/>
            <w:hyperlink w:anchor="_ENREF_23" w:tooltip="Khalid, 2014 #42086" w:history="1"/>
            <w:hyperlink w:anchor="_ENREF_5" w:tooltip="Aduen, 1994 #2" w:history="1"/>
            <w:hyperlink w:anchor="_ENREF_8" w:tooltip="Jones, 2006 #9483" w:history="1"/>
            <w:hyperlink w:anchor="_ENREF_7" w:tooltip="Aduen, 1994 #2" w:history="1"/>
            <w:hyperlink w:anchor="_ENREF_10" w:tooltip="Cannon, 2010 #28705" w:history="1"/>
            <w:hyperlink w:anchor="_ENREF_59" w:tooltip="Singer, 2014 #14640" w:history="1"/>
            <w:hyperlink w:anchor="_ENREF_38" w:tooltip="Dugas, 2012 #39709" w:history="1"/>
            <w:hyperlink w:anchor="_ENREF_37" w:tooltip="Dugas, 2012 #39709" w:history="1"/>
            <w:r w:rsidRPr="00610F0F">
              <w:rPr>
                <w:color w:val="0D0D0D"/>
                <w:sz w:val="20"/>
                <w:szCs w:val="20"/>
              </w:rPr>
              <w:t xml:space="preserve"> The association of SIRS, inflammation, organ failure and shock was examined in cardiac arrest patients</w:t>
            </w:r>
            <w:r>
              <w:rPr>
                <w:color w:val="0D0D0D"/>
                <w:sz w:val="20"/>
                <w:szCs w:val="20"/>
              </w:rPr>
              <w:t xml:space="preserve"> </w:t>
            </w:r>
            <w:r>
              <w:rPr>
                <w:color w:val="0D0D0D"/>
                <w:sz w:val="20"/>
                <w:szCs w:val="20"/>
              </w:rPr>
              <w:fldChar w:fldCharType="begin"/>
            </w:r>
            <w:r>
              <w:rPr>
                <w:color w:val="0D0D0D"/>
                <w:sz w:val="20"/>
                <w:szCs w:val="20"/>
              </w:rPr>
              <w:instrText xml:space="preserve"> ADDIN EN.CITE &lt;EndNote&gt;&lt;Cite&gt;&lt;Author&gt;Amara&lt;/Author&gt;&lt;Year&gt;1996&lt;/Year&gt;&lt;RecNum&gt;104&lt;/RecNum&gt;&lt;DisplayText&gt;(23)&lt;/DisplayText&gt;&lt;record&gt;&lt;rec-number&gt;104&lt;/rec-number&gt;&lt;foreign-keys&gt;&lt;key app="EN" db-id="sr5e00rz39ddwaeddfnvzxfvfazwwrx9t0r2" timestamp="0"&gt;104&lt;/key&gt;&lt;/foreign-keys&gt;&lt;ref-type name="Journal Article"&gt;17&lt;/ref-type&gt;&lt;contributors&gt;&lt;authors&gt;&lt;author&gt;Amara,E , Rivers EP&lt;/author&gt;&lt;/authors&gt;&lt;/contributors&gt;&lt;titles&gt;&lt;title&gt;Cytokine patterns in systemic inflammatory response and multi-organ dysfunction syndromes after cardiac arrest&lt;/title&gt;&lt;/titles&gt;&lt;dates&gt;&lt;year&gt;1996&lt;/year&gt;&lt;/dates&gt;&lt;urls&gt;&lt;/urls&gt;&lt;/record&gt;&lt;/Cite&gt;&lt;/EndNote&gt;</w:instrText>
            </w:r>
            <w:r>
              <w:rPr>
                <w:color w:val="0D0D0D"/>
                <w:sz w:val="20"/>
                <w:szCs w:val="20"/>
              </w:rPr>
              <w:fldChar w:fldCharType="separate"/>
            </w:r>
            <w:r>
              <w:rPr>
                <w:noProof/>
                <w:color w:val="0D0D0D"/>
                <w:sz w:val="20"/>
                <w:szCs w:val="20"/>
              </w:rPr>
              <w:t>(23)</w:t>
            </w:r>
            <w:r>
              <w:rPr>
                <w:color w:val="0D0D0D"/>
                <w:sz w:val="20"/>
                <w:szCs w:val="20"/>
              </w:rPr>
              <w:fldChar w:fldCharType="end"/>
            </w:r>
            <w:r w:rsidRPr="00610F0F">
              <w:rPr>
                <w:color w:val="0D0D0D"/>
                <w:sz w:val="20"/>
                <w:szCs w:val="20"/>
              </w:rPr>
              <w:t>.</w:t>
            </w:r>
          </w:p>
        </w:tc>
        <w:tc>
          <w:tcPr>
            <w:tcW w:w="1640" w:type="dxa"/>
          </w:tcPr>
          <w:p w:rsidR="007B2AA1" w:rsidRPr="00610F0F" w:rsidRDefault="007B2AA1" w:rsidP="003C65DD">
            <w:pPr>
              <w:jc w:val="center"/>
              <w:rPr>
                <w:sz w:val="20"/>
                <w:szCs w:val="20"/>
              </w:rPr>
            </w:pPr>
            <w:r w:rsidRPr="00610F0F">
              <w:rPr>
                <w:bCs/>
                <w:color w:val="0D0D0D"/>
                <w:sz w:val="20"/>
                <w:szCs w:val="20"/>
              </w:rPr>
              <w:t>In the experimental model, survival rates are superior combined therapy (antibiotics and hemodynamic optimization)</w:t>
            </w:r>
            <w:r>
              <w:rPr>
                <w:bCs/>
                <w:color w:val="0D0D0D"/>
                <w:sz w:val="20"/>
                <w:szCs w:val="20"/>
              </w:rPr>
              <w:t xml:space="preserve"> </w:t>
            </w:r>
            <w:r>
              <w:rPr>
                <w:rFonts w:eastAsia="Times New Roman"/>
                <w:color w:val="0D0D0D"/>
                <w:sz w:val="20"/>
                <w:szCs w:val="20"/>
              </w:rPr>
              <w:fldChar w:fldCharType="begin"/>
            </w:r>
            <w:r>
              <w:rPr>
                <w:rFonts w:eastAsia="Times New Roman"/>
                <w:color w:val="0D0D0D"/>
                <w:sz w:val="20"/>
                <w:szCs w:val="20"/>
              </w:rPr>
              <w:instrText xml:space="preserve"> ADDIN EN.CITE &lt;EndNote&gt;&lt;Cite&gt;&lt;Author&gt;Natanson&lt;/Author&gt;&lt;Year&gt;1990&lt;/Year&gt;&lt;RecNum&gt;96&lt;/RecNum&gt;&lt;DisplayText&gt;(15)&lt;/DisplayText&gt;&lt;record&gt;&lt;rec-number&gt;96&lt;/rec-number&gt;&lt;foreign-keys&gt;&lt;key app="EN" db-id="sr5e00rz39ddwaeddfnvzxfvfazwwrx9t0r2" timestamp="0"&gt;96&lt;/key&gt;&lt;/foreign-keys&gt;&lt;ref-type name="Journal Article"&gt;17&lt;/ref-type&gt;&lt;contributors&gt;&lt;authors&gt;&lt;author&gt;Natanson, C.&lt;/author&gt;&lt;author&gt;Danner, R. L.&lt;/author&gt;&lt;author&gt;Reilly, J. M.&lt;/author&gt;&lt;author&gt;Doerfler, M. L.&lt;/author&gt;&lt;author&gt;Hoffman, W. D.&lt;/author&gt;&lt;author&gt;Akin, G. L.&lt;/author&gt;&lt;author&gt;Hosseini, J. M.&lt;/author&gt;&lt;author&gt;Banks, S. M.&lt;/author&gt;&lt;author&gt;Elin, R. J.&lt;/author&gt;&lt;author&gt;MacVittie, T. J.&lt;/author&gt;&lt;author&gt;et al.,&lt;/author&gt;&lt;/authors&gt;&lt;/contributors&gt;&lt;auth-address&gt;Critical Care Medicine Department, National Institutes of Health, Bethesda, Maryland 20892.&lt;/auth-address&gt;&lt;titles&gt;&lt;title&gt;Antibiotics versus cardiovascular support in a canine model of human septic shock&lt;/title&gt;&lt;secondary-title&gt;Am J Physiol&lt;/secondary-title&gt;&lt;/titles&gt;&lt;pages&gt;H1440-7&lt;/pages&gt;&lt;volume&gt;259&lt;/volume&gt;&lt;number&gt;5 Pt 2&lt;/number&gt;&lt;edition&gt;1990/11/01&lt;/edition&gt;&lt;keywords&gt;&lt;keyword&gt;Animals&lt;/keyword&gt;&lt;keyword&gt;Anti-Bacterial Agents/*therapeutic use&lt;/keyword&gt;&lt;keyword&gt;Blood/microbiology&lt;/keyword&gt;&lt;keyword&gt;Body Fluids/metabolism&lt;/keyword&gt;&lt;keyword&gt;Body Weight&lt;/keyword&gt;&lt;keyword&gt;Catecholamines/metabolism&lt;/keyword&gt;&lt;keyword&gt;Colony-Forming Units Assay&lt;/keyword&gt;&lt;keyword&gt;Dogs&lt;/keyword&gt;&lt;keyword&gt;Dopamine/*therapeutic use&lt;/keyword&gt;&lt;keyword&gt;Endotoxins/blood&lt;/keyword&gt;&lt;keyword&gt;Escherichia coli&lt;/keyword&gt;&lt;keyword&gt;*Fluid Therapy&lt;/keyword&gt;&lt;keyword&gt;Hemodynamics&lt;/keyword&gt;&lt;keyword&gt;Shock, Septic/mortality/physiopathology/*therapy&lt;/keyword&gt;&lt;keyword&gt;Survival Analysis&lt;/keyword&gt;&lt;/keywords&gt;&lt;dates&gt;&lt;year&gt;1990&lt;/year&gt;&lt;pub-dates&gt;&lt;date&gt;Nov&lt;/date&gt;&lt;/pub-dates&gt;&lt;/dates&gt;&lt;isbn&gt;0002-9513 (Print)&amp;#xD;0002-9513 (Linking)&lt;/isbn&gt;&lt;accession-num&gt;2240243&lt;/accession-num&gt;&lt;urls&gt;&lt;related-urls&gt;&lt;url&gt;http://www.ncbi.nlm.nih.gov/pubmed/2240243&lt;/url&gt;&lt;url&gt;http://ajpheart.physiology.org/content/259/5/H1440.long&lt;/url&gt;&lt;/related-urls&gt;&lt;/urls&gt;&lt;language&gt;eng&lt;/language&gt;&lt;/record&gt;&lt;/Cite&gt;&lt;/EndNote&gt;</w:instrText>
            </w:r>
            <w:r>
              <w:rPr>
                <w:rFonts w:eastAsia="Times New Roman"/>
                <w:color w:val="0D0D0D"/>
                <w:sz w:val="20"/>
                <w:szCs w:val="20"/>
              </w:rPr>
              <w:fldChar w:fldCharType="separate"/>
            </w:r>
            <w:r>
              <w:rPr>
                <w:rFonts w:eastAsia="Times New Roman"/>
                <w:noProof/>
                <w:color w:val="0D0D0D"/>
                <w:sz w:val="20"/>
                <w:szCs w:val="20"/>
              </w:rPr>
              <w:t>(15)</w:t>
            </w:r>
            <w:r>
              <w:rPr>
                <w:rFonts w:eastAsia="Times New Roman"/>
                <w:color w:val="0D0D0D"/>
                <w:sz w:val="20"/>
                <w:szCs w:val="20"/>
              </w:rPr>
              <w:fldChar w:fldCharType="end"/>
            </w:r>
            <w:r>
              <w:rPr>
                <w:rFonts w:eastAsia="Times New Roman"/>
                <w:color w:val="0D0D0D"/>
                <w:sz w:val="20"/>
                <w:szCs w:val="20"/>
              </w:rPr>
              <w:t>.</w:t>
            </w:r>
            <w:hyperlink w:anchor="_ENREF_65" w:tooltip="Natanson, 1990 #12107" w:history="1"/>
            <w:hyperlink w:anchor="_ENREF_7" w:tooltip="Engoren, 2005 #4287" w:history="1"/>
            <w:r w:rsidRPr="00610F0F">
              <w:rPr>
                <w:color w:val="0D0D0D"/>
                <w:sz w:val="20"/>
                <w:szCs w:val="20"/>
              </w:rPr>
              <w:t xml:space="preserve"> By expert opinion and observation, antibiotic administration is most beneficial within 6 hours </w:t>
            </w:r>
            <w:r>
              <w:rPr>
                <w:color w:val="0D0D0D"/>
                <w:sz w:val="20"/>
                <w:szCs w:val="20"/>
              </w:rPr>
              <w:fldChar w:fldCharType="begin">
                <w:fldData xml:space="preserve">PEVuZE5vdGU+PENpdGU+PEF1dGhvcj5OYXRzY2g8L0F1dGhvcj48WWVhcj4xOTk4PC9ZZWFyPjxS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</w:fldData>
              </w:fldChar>
            </w:r>
            <w:r>
              <w:rPr>
                <w:color w:val="0D0D0D"/>
                <w:sz w:val="20"/>
                <w:szCs w:val="20"/>
              </w:rPr>
              <w:instrText xml:space="preserve"> ADDIN EN.CITE </w:instrText>
            </w:r>
            <w:r>
              <w:rPr>
                <w:color w:val="0D0D0D"/>
                <w:sz w:val="20"/>
                <w:szCs w:val="20"/>
              </w:rPr>
              <w:fldChar w:fldCharType="begin">
                <w:fldData xml:space="preserve">PEVuZE5vdGU+PENpdGU+PEF1dGhvcj5OYXRzY2g8L0F1dGhvcj48WWVhcj4xOTk4PC9ZZWFyPjxS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</w:fldData>
              </w:fldChar>
            </w:r>
            <w:r>
              <w:rPr>
                <w:color w:val="0D0D0D"/>
                <w:sz w:val="20"/>
                <w:szCs w:val="20"/>
              </w:rPr>
              <w:instrText xml:space="preserve"> ADDIN EN.CITE.DATA </w:instrText>
            </w:r>
            <w:r>
              <w:rPr>
                <w:color w:val="0D0D0D"/>
                <w:sz w:val="20"/>
                <w:szCs w:val="20"/>
              </w:rPr>
            </w:r>
            <w:r>
              <w:rPr>
                <w:color w:val="0D0D0D"/>
                <w:sz w:val="20"/>
                <w:szCs w:val="20"/>
              </w:rPr>
              <w:fldChar w:fldCharType="end"/>
            </w:r>
            <w:r>
              <w:rPr>
                <w:color w:val="0D0D0D"/>
                <w:sz w:val="20"/>
                <w:szCs w:val="20"/>
              </w:rPr>
            </w:r>
            <w:r>
              <w:rPr>
                <w:color w:val="0D0D0D"/>
                <w:sz w:val="20"/>
                <w:szCs w:val="20"/>
              </w:rPr>
              <w:fldChar w:fldCharType="separate"/>
            </w:r>
            <w:r>
              <w:rPr>
                <w:noProof/>
                <w:color w:val="0D0D0D"/>
                <w:sz w:val="20"/>
                <w:szCs w:val="20"/>
              </w:rPr>
              <w:t>(24, 25)</w:t>
            </w:r>
            <w:r>
              <w:rPr>
                <w:color w:val="0D0D0D"/>
                <w:sz w:val="20"/>
                <w:szCs w:val="20"/>
              </w:rPr>
              <w:fldChar w:fldCharType="end"/>
            </w:r>
            <w:r>
              <w:rPr>
                <w:color w:val="0D0D0D"/>
                <w:sz w:val="20"/>
                <w:szCs w:val="20"/>
              </w:rPr>
              <w:t xml:space="preserve">. This includes </w:t>
            </w:r>
            <w:r w:rsidRPr="00610F0F">
              <w:rPr>
                <w:color w:val="0D0D0D"/>
                <w:sz w:val="20"/>
                <w:szCs w:val="20"/>
              </w:rPr>
              <w:t xml:space="preserve">early surgical source control when indicated </w:t>
            </w:r>
            <w:r>
              <w:rPr>
                <w:color w:val="0D0D0D"/>
                <w:sz w:val="20"/>
                <w:szCs w:val="20"/>
              </w:rPr>
              <w:fldChar w:fldCharType="begin">
                <w:fldData xml:space="preserve">PEVuZE5vdGU+PENpdGU+PEF1dGhvcj5CdWNrPC9BdXRob3I+PFllYXI+MjAxMzwvWWVhcj48UmVj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</w:fldData>
              </w:fldChar>
            </w:r>
            <w:r>
              <w:rPr>
                <w:color w:val="0D0D0D"/>
                <w:sz w:val="20"/>
                <w:szCs w:val="20"/>
              </w:rPr>
              <w:instrText xml:space="preserve"> ADDIN EN.CITE </w:instrText>
            </w:r>
            <w:r>
              <w:rPr>
                <w:color w:val="0D0D0D"/>
                <w:sz w:val="20"/>
                <w:szCs w:val="20"/>
              </w:rPr>
              <w:fldChar w:fldCharType="begin">
                <w:fldData xml:space="preserve">PEVuZE5vdGU+PENpdGU+PEF1dGhvcj5CdWNrPC9BdXRob3I+PFllYXI+MjAxMzwvWWVhcj48UmVj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</w:fldData>
              </w:fldChar>
            </w:r>
            <w:r>
              <w:rPr>
                <w:color w:val="0D0D0D"/>
                <w:sz w:val="20"/>
                <w:szCs w:val="20"/>
              </w:rPr>
              <w:instrText xml:space="preserve"> ADDIN EN.CITE.DATA </w:instrText>
            </w:r>
            <w:r>
              <w:rPr>
                <w:color w:val="0D0D0D"/>
                <w:sz w:val="20"/>
                <w:szCs w:val="20"/>
              </w:rPr>
            </w:r>
            <w:r>
              <w:rPr>
                <w:color w:val="0D0D0D"/>
                <w:sz w:val="20"/>
                <w:szCs w:val="20"/>
              </w:rPr>
              <w:fldChar w:fldCharType="end"/>
            </w:r>
            <w:r>
              <w:rPr>
                <w:color w:val="0D0D0D"/>
                <w:sz w:val="20"/>
                <w:szCs w:val="20"/>
              </w:rPr>
            </w:r>
            <w:r>
              <w:rPr>
                <w:color w:val="0D0D0D"/>
                <w:sz w:val="20"/>
                <w:szCs w:val="20"/>
              </w:rPr>
              <w:fldChar w:fldCharType="separate"/>
            </w:r>
            <w:r>
              <w:rPr>
                <w:noProof/>
                <w:color w:val="0D0D0D"/>
                <w:sz w:val="20"/>
                <w:szCs w:val="20"/>
              </w:rPr>
              <w:t>(26, 27)</w:t>
            </w:r>
            <w:r>
              <w:rPr>
                <w:color w:val="0D0D0D"/>
                <w:sz w:val="20"/>
                <w:szCs w:val="20"/>
              </w:rPr>
              <w:fldChar w:fldCharType="end"/>
            </w:r>
            <w:r w:rsidRPr="00610F0F">
              <w:rPr>
                <w:color w:val="0D0D0D"/>
                <w:sz w:val="20"/>
                <w:szCs w:val="20"/>
              </w:rPr>
              <w:t>.</w:t>
            </w:r>
          </w:p>
        </w:tc>
        <w:tc>
          <w:tcPr>
            <w:tcW w:w="1905" w:type="dxa"/>
          </w:tcPr>
          <w:p w:rsidR="007B2AA1" w:rsidRPr="00610F0F" w:rsidRDefault="007B2AA1" w:rsidP="003C65DD">
            <w:pPr>
              <w:pStyle w:val="LightList-Accent51"/>
              <w:tabs>
                <w:tab w:val="left" w:pos="18"/>
                <w:tab w:val="left" w:pos="9288"/>
              </w:tabs>
              <w:spacing w:after="0" w:line="240" w:lineRule="auto"/>
              <w:ind w:left="0" w:right="108"/>
              <w:jc w:val="center"/>
              <w:rPr>
                <w:rFonts w:ascii="Times New Roman" w:hAnsi="Times New Roman" w:cs="Times New Roman"/>
                <w:bCs/>
                <w:color w:val="0D0D0D"/>
                <w:sz w:val="20"/>
                <w:szCs w:val="20"/>
                <w:bdr w:val="none" w:sz="0" w:space="0" w:color="auto"/>
              </w:rPr>
            </w:pPr>
            <w:proofErr w:type="spellStart"/>
            <w:r>
              <w:rPr>
                <w:rFonts w:ascii="Times New Roman" w:hAnsi="Times New Roman" w:cs="Times New Roman"/>
                <w:bCs/>
                <w:color w:val="0D0D0D"/>
                <w:sz w:val="20"/>
                <w:szCs w:val="20"/>
                <w:bdr w:val="none" w:sz="0" w:space="0" w:color="auto"/>
                <w:lang w:val="en-GB"/>
              </w:rPr>
              <w:t>P</w:t>
            </w:r>
            <w:r w:rsidRPr="00610F0F">
              <w:rPr>
                <w:rFonts w:ascii="Times New Roman" w:hAnsi="Times New Roman" w:cs="Times New Roman"/>
                <w:bCs/>
                <w:color w:val="0D0D0D"/>
                <w:sz w:val="20"/>
                <w:szCs w:val="20"/>
                <w:bdr w:val="none" w:sz="0" w:space="0" w:color="auto"/>
                <w:lang w:val="en-GB"/>
              </w:rPr>
              <w:t>rotocolized</w:t>
            </w:r>
            <w:proofErr w:type="spellEnd"/>
            <w:r w:rsidRPr="00610F0F">
              <w:rPr>
                <w:rFonts w:ascii="Times New Roman" w:hAnsi="Times New Roman" w:cs="Times New Roman"/>
                <w:bCs/>
                <w:color w:val="0D0D0D"/>
                <w:sz w:val="20"/>
                <w:szCs w:val="20"/>
                <w:bdr w:val="none" w:sz="0" w:space="0" w:color="auto"/>
                <w:lang w:val="en-GB"/>
              </w:rPr>
              <w:t xml:space="preserve"> </w:t>
            </w:r>
            <w:r>
              <w:rPr>
                <w:rFonts w:ascii="Times New Roman" w:hAnsi="Times New Roman" w:cs="Times New Roman"/>
                <w:bCs/>
                <w:color w:val="0D0D0D"/>
                <w:sz w:val="20"/>
                <w:szCs w:val="20"/>
                <w:bdr w:val="none" w:sz="0" w:space="0" w:color="auto"/>
                <w:lang w:val="en-GB"/>
              </w:rPr>
              <w:t xml:space="preserve">care </w:t>
            </w:r>
            <w:r w:rsidRPr="00610F0F">
              <w:rPr>
                <w:rFonts w:ascii="Times New Roman" w:hAnsi="Times New Roman" w:cs="Times New Roman"/>
                <w:bCs/>
                <w:color w:val="0D0D0D"/>
                <w:sz w:val="20"/>
                <w:szCs w:val="20"/>
                <w:bdr w:val="none" w:sz="0" w:space="0" w:color="auto"/>
                <w:lang w:val="en-GB"/>
              </w:rPr>
              <w:t xml:space="preserve">improves outcomes based </w:t>
            </w:r>
            <w:r>
              <w:rPr>
                <w:rFonts w:ascii="Times New Roman" w:hAnsi="Times New Roman" w:cs="Times New Roman"/>
                <w:bCs/>
                <w:color w:val="0D0D0D"/>
                <w:sz w:val="20"/>
                <w:szCs w:val="20"/>
                <w:bdr w:val="none" w:sz="0" w:space="0" w:color="auto"/>
                <w:lang w:val="en-GB"/>
              </w:rPr>
              <w:t>on w</w:t>
            </w:r>
            <w:r w:rsidRPr="00610F0F">
              <w:rPr>
                <w:rFonts w:ascii="Times New Roman" w:hAnsi="Times New Roman" w:cs="Times New Roman"/>
                <w:bCs/>
                <w:color w:val="0D0D0D"/>
                <w:sz w:val="20"/>
                <w:szCs w:val="20"/>
                <w:bdr w:val="none" w:sz="0" w:space="0" w:color="auto"/>
                <w:lang w:val="en-GB"/>
              </w:rPr>
              <w:t xml:space="preserve">ork by Shoemaker et al </w:t>
            </w:r>
            <w:r>
              <w:rPr>
                <w:rFonts w:ascii="Times New Roman" w:hAnsi="Times New Roman" w:cs="Times New Roman"/>
                <w:bCs/>
                <w:color w:val="0D0D0D"/>
                <w:sz w:val="20"/>
                <w:szCs w:val="20"/>
                <w:bdr w:val="none" w:sz="0" w:space="0" w:color="auto"/>
                <w:lang w:val="en-GB"/>
              </w:rPr>
              <w:fldChar w:fldCharType="begin">
                <w:fldData xml:space="preserve">PEVuZE5vdGU+PENpdGU+PEF1dGhvcj5Ib3BraW5zPC9BdXRob3I+PFllYXI+MTk4MzwvWWVhcj48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==
</w:fldData>
              </w:fldChar>
            </w:r>
            <w:r>
              <w:rPr>
                <w:rFonts w:ascii="Times New Roman" w:hAnsi="Times New Roman" w:cs="Times New Roman"/>
                <w:bCs/>
                <w:color w:val="0D0D0D"/>
                <w:sz w:val="20"/>
                <w:szCs w:val="20"/>
                <w:bdr w:val="none" w:sz="0" w:space="0" w:color="auto"/>
                <w:lang w:val="en-GB"/>
              </w:rPr>
              <w:instrText xml:space="preserve"> ADDIN EN.CITE </w:instrText>
            </w:r>
            <w:r>
              <w:rPr>
                <w:rFonts w:ascii="Times New Roman" w:hAnsi="Times New Roman" w:cs="Times New Roman"/>
                <w:bCs/>
                <w:color w:val="0D0D0D"/>
                <w:sz w:val="20"/>
                <w:szCs w:val="20"/>
                <w:bdr w:val="none" w:sz="0" w:space="0" w:color="auto"/>
                <w:lang w:val="en-GB"/>
              </w:rPr>
              <w:fldChar w:fldCharType="begin">
                <w:fldData xml:space="preserve">PEVuZE5vdGU+PENpdGU+PEF1dGhvcj5Ib3BraW5zPC9BdXRob3I+PFllYXI+MTk4MzwvWWVhcj48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==
</w:fldData>
              </w:fldChar>
            </w:r>
            <w:r>
              <w:rPr>
                <w:rFonts w:ascii="Times New Roman" w:hAnsi="Times New Roman" w:cs="Times New Roman"/>
                <w:bCs/>
                <w:color w:val="0D0D0D"/>
                <w:sz w:val="20"/>
                <w:szCs w:val="20"/>
                <w:bdr w:val="none" w:sz="0" w:space="0" w:color="auto"/>
                <w:lang w:val="en-GB"/>
              </w:rPr>
              <w:instrText xml:space="preserve"> ADDIN EN.CITE.DATA </w:instrText>
            </w:r>
            <w:r>
              <w:rPr>
                <w:rFonts w:ascii="Times New Roman" w:hAnsi="Times New Roman" w:cs="Times New Roman"/>
                <w:bCs/>
                <w:color w:val="0D0D0D"/>
                <w:sz w:val="20"/>
                <w:szCs w:val="20"/>
                <w:bdr w:val="none" w:sz="0" w:space="0" w:color="auto"/>
                <w:lang w:val="en-GB"/>
              </w:rPr>
            </w:r>
            <w:r>
              <w:rPr>
                <w:rFonts w:ascii="Times New Roman" w:hAnsi="Times New Roman" w:cs="Times New Roman"/>
                <w:bCs/>
                <w:color w:val="0D0D0D"/>
                <w:sz w:val="20"/>
                <w:szCs w:val="20"/>
                <w:bdr w:val="none" w:sz="0" w:space="0" w:color="auto"/>
                <w:lang w:val="en-GB"/>
              </w:rPr>
              <w:fldChar w:fldCharType="end"/>
            </w:r>
            <w:r>
              <w:rPr>
                <w:rFonts w:ascii="Times New Roman" w:hAnsi="Times New Roman" w:cs="Times New Roman"/>
                <w:bCs/>
                <w:color w:val="0D0D0D"/>
                <w:sz w:val="20"/>
                <w:szCs w:val="20"/>
                <w:bdr w:val="none" w:sz="0" w:space="0" w:color="auto"/>
                <w:lang w:val="en-GB"/>
              </w:rPr>
            </w:r>
            <w:r>
              <w:rPr>
                <w:rFonts w:ascii="Times New Roman" w:hAnsi="Times New Roman" w:cs="Times New Roman"/>
                <w:bCs/>
                <w:color w:val="0D0D0D"/>
                <w:sz w:val="20"/>
                <w:szCs w:val="20"/>
                <w:bdr w:val="none" w:sz="0" w:space="0" w:color="auto"/>
                <w:lang w:val="en-GB"/>
              </w:rPr>
              <w:fldChar w:fldCharType="separate"/>
            </w:r>
            <w:r>
              <w:rPr>
                <w:rFonts w:ascii="Times New Roman" w:hAnsi="Times New Roman" w:cs="Times New Roman"/>
                <w:bCs/>
                <w:noProof/>
                <w:color w:val="0D0D0D"/>
                <w:sz w:val="20"/>
                <w:szCs w:val="20"/>
                <w:bdr w:val="none" w:sz="0" w:space="0" w:color="auto"/>
                <w:lang w:val="en-GB"/>
              </w:rPr>
              <w:t>(28, 29)</w:t>
            </w:r>
            <w:r>
              <w:rPr>
                <w:rFonts w:ascii="Times New Roman" w:hAnsi="Times New Roman" w:cs="Times New Roman"/>
                <w:bCs/>
                <w:color w:val="0D0D0D"/>
                <w:sz w:val="20"/>
                <w:szCs w:val="20"/>
                <w:bdr w:val="none" w:sz="0" w:space="0" w:color="auto"/>
                <w:lang w:val="en-GB"/>
              </w:rPr>
              <w:fldChar w:fldCharType="end"/>
            </w:r>
            <w:r w:rsidRPr="00610F0F">
              <w:rPr>
                <w:rFonts w:ascii="Times New Roman" w:hAnsi="Times New Roman" w:cs="Times New Roman"/>
                <w:bCs/>
                <w:color w:val="0D0D0D"/>
                <w:sz w:val="20"/>
                <w:szCs w:val="20"/>
                <w:bdr w:val="none" w:sz="0" w:space="0" w:color="auto"/>
                <w:lang w:val="en-GB"/>
              </w:rPr>
              <w:t xml:space="preserve">.  </w:t>
            </w:r>
            <w:hyperlink w:anchor="_ENREF_1" w:tooltip="Shoemaker, 1988 #837" w:history="1"/>
            <w:hyperlink w:anchor="_ENREF_3" w:tooltip="Hayes, 1994 #380" w:history="1"/>
            <w:hyperlink w:anchor="_ENREF_79" w:tooltip=", 1999 #10077" w:history="1"/>
            <w:hyperlink w:anchor="_ENREF_3" w:tooltip="Hayes, 1994 #380" w:history="1"/>
            <w:hyperlink w:anchor="_ENREF_5" w:tooltip="Rivers, 2001 #9247" w:history="1"/>
            <w:hyperlink w:anchor="_ENREF_7" w:tooltip="Engoren, 2005 #4287" w:history="1"/>
            <w:hyperlink w:anchor="_ENREF_28" w:tooltip="Thal, 1965 #13863" w:history="1"/>
            <w:r w:rsidRPr="00610F0F">
              <w:rPr>
                <w:rFonts w:ascii="Times New Roman" w:hAnsi="Times New Roman" w:cs="Times New Roman"/>
                <w:color w:val="0D0D0D"/>
                <w:sz w:val="20"/>
                <w:szCs w:val="20"/>
                <w:bdr w:val="none" w:sz="0" w:space="0" w:color="auto"/>
              </w:rPr>
              <w:t>The optimization of preload (CVP), afterload (MAP) and balancing DO</w:t>
            </w:r>
            <w:r w:rsidRPr="00610F0F">
              <w:rPr>
                <w:rFonts w:ascii="Times New Roman" w:hAnsi="Times New Roman" w:cs="Times New Roman"/>
                <w:color w:val="0D0D0D"/>
                <w:sz w:val="20"/>
                <w:szCs w:val="20"/>
                <w:bdr w:val="none" w:sz="0" w:space="0" w:color="auto"/>
                <w:vertAlign w:val="subscript"/>
              </w:rPr>
              <w:t>2</w:t>
            </w:r>
            <w:r w:rsidRPr="00610F0F">
              <w:rPr>
                <w:rFonts w:ascii="Times New Roman" w:hAnsi="Times New Roman" w:cs="Times New Roman"/>
                <w:color w:val="0D0D0D"/>
                <w:sz w:val="20"/>
                <w:szCs w:val="20"/>
                <w:bdr w:val="none" w:sz="0" w:space="0" w:color="auto"/>
              </w:rPr>
              <w:t xml:space="preserve"> (arterial oxygen content and cardiac output) with VO</w:t>
            </w:r>
            <w:r w:rsidRPr="00610F0F">
              <w:rPr>
                <w:rFonts w:ascii="Times New Roman" w:hAnsi="Times New Roman" w:cs="Times New Roman"/>
                <w:color w:val="0D0D0D"/>
                <w:sz w:val="20"/>
                <w:szCs w:val="20"/>
                <w:bdr w:val="none" w:sz="0" w:space="0" w:color="auto"/>
                <w:vertAlign w:val="subscript"/>
              </w:rPr>
              <w:t>2</w:t>
            </w:r>
            <w:r w:rsidRPr="00610F0F">
              <w:rPr>
                <w:rFonts w:ascii="Times New Roman" w:hAnsi="Times New Roman" w:cs="Times New Roman"/>
                <w:color w:val="0D0D0D"/>
                <w:sz w:val="20"/>
                <w:szCs w:val="20"/>
                <w:bdr w:val="none" w:sz="0" w:space="0" w:color="auto"/>
              </w:rPr>
              <w:t xml:space="preserve"> as reflected by ScvO</w:t>
            </w:r>
            <w:r w:rsidRPr="00610F0F">
              <w:rPr>
                <w:rFonts w:ascii="Times New Roman" w:hAnsi="Times New Roman" w:cs="Times New Roman"/>
                <w:color w:val="0D0D0D"/>
                <w:sz w:val="20"/>
                <w:szCs w:val="20"/>
                <w:bdr w:val="none" w:sz="0" w:space="0" w:color="auto"/>
                <w:vertAlign w:val="subscript"/>
              </w:rPr>
              <w:t>2</w:t>
            </w:r>
            <w:r w:rsidRPr="00610F0F">
              <w:rPr>
                <w:rFonts w:ascii="Times New Roman" w:hAnsi="Times New Roman" w:cs="Times New Roman"/>
                <w:color w:val="0D0D0D"/>
                <w:sz w:val="20"/>
                <w:szCs w:val="20"/>
                <w:bdr w:val="none" w:sz="0" w:space="0" w:color="auto"/>
              </w:rPr>
              <w:t xml:space="preserve"> and serial lactates (lactate clearance) reflect one-half a century of investigations</w:t>
            </w:r>
            <w:r>
              <w:rPr>
                <w:rFonts w:ascii="Times New Roman" w:hAnsi="Times New Roman" w:cs="Times New Roman"/>
                <w:color w:val="0D0D0D"/>
                <w:sz w:val="20"/>
                <w:szCs w:val="20"/>
                <w:bdr w:val="none" w:sz="0" w:space="0" w:color="auto"/>
              </w:rPr>
              <w:t xml:space="preserve"> </w:t>
            </w:r>
            <w:r>
              <w:rPr>
                <w:rFonts w:ascii="Times New Roman" w:hAnsi="Times New Roman" w:cs="Times New Roman"/>
                <w:color w:val="0D0D0D"/>
                <w:sz w:val="20"/>
                <w:szCs w:val="20"/>
                <w:bdr w:val="none" w:sz="0" w:space="0" w:color="auto"/>
              </w:rPr>
              <w:fldChar w:fldCharType="begin">
                <w:fldData xml:space="preserve">PEVuZE5vdGU+PENpdGU+PEF1dGhvcj5XZWlsPC9BdXRob3I+PFllYXI+MTk2NTwvWWVhcj48UmVj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</w:fldData>
              </w:fldChar>
            </w:r>
            <w:r>
              <w:rPr>
                <w:rFonts w:ascii="Times New Roman" w:hAnsi="Times New Roman" w:cs="Times New Roman"/>
                <w:color w:val="0D0D0D"/>
                <w:sz w:val="20"/>
                <w:szCs w:val="20"/>
                <w:bdr w:val="none" w:sz="0" w:space="0" w:color="auto"/>
              </w:rPr>
              <w:instrText xml:space="preserve"> ADDIN EN.CITE </w:instrText>
            </w:r>
            <w:r>
              <w:rPr>
                <w:rFonts w:ascii="Times New Roman" w:hAnsi="Times New Roman" w:cs="Times New Roman"/>
                <w:color w:val="0D0D0D"/>
                <w:sz w:val="20"/>
                <w:szCs w:val="20"/>
                <w:bdr w:val="none" w:sz="0" w:space="0" w:color="auto"/>
              </w:rPr>
              <w:fldChar w:fldCharType="begin">
                <w:fldData xml:space="preserve">PEVuZE5vdGU+PENpdGU+PEF1dGhvcj5XZWlsPC9BdXRob3I+PFllYXI+MTk2NTwvWWVhcj48UmVj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</w:fldData>
              </w:fldChar>
            </w:r>
            <w:r>
              <w:rPr>
                <w:rFonts w:ascii="Times New Roman" w:hAnsi="Times New Roman" w:cs="Times New Roman"/>
                <w:color w:val="0D0D0D"/>
                <w:sz w:val="20"/>
                <w:szCs w:val="20"/>
                <w:bdr w:val="none" w:sz="0" w:space="0" w:color="auto"/>
              </w:rPr>
              <w:instrText xml:space="preserve"> ADDIN EN.CITE.DATA </w:instrText>
            </w:r>
            <w:r>
              <w:rPr>
                <w:rFonts w:ascii="Times New Roman" w:hAnsi="Times New Roman" w:cs="Times New Roman"/>
                <w:color w:val="0D0D0D"/>
                <w:sz w:val="20"/>
                <w:szCs w:val="20"/>
                <w:bdr w:val="none" w:sz="0" w:space="0" w:color="auto"/>
              </w:rPr>
            </w:r>
            <w:r>
              <w:rPr>
                <w:rFonts w:ascii="Times New Roman" w:hAnsi="Times New Roman" w:cs="Times New Roman"/>
                <w:color w:val="0D0D0D"/>
                <w:sz w:val="20"/>
                <w:szCs w:val="20"/>
                <w:bdr w:val="none" w:sz="0" w:space="0" w:color="auto"/>
              </w:rPr>
              <w:fldChar w:fldCharType="end"/>
            </w:r>
            <w:r>
              <w:rPr>
                <w:rFonts w:ascii="Times New Roman" w:hAnsi="Times New Roman" w:cs="Times New Roman"/>
                <w:color w:val="0D0D0D"/>
                <w:sz w:val="20"/>
                <w:szCs w:val="20"/>
                <w:bdr w:val="none" w:sz="0" w:space="0" w:color="auto"/>
              </w:rPr>
            </w:r>
            <w:r>
              <w:rPr>
                <w:rFonts w:ascii="Times New Roman" w:hAnsi="Times New Roman" w:cs="Times New Roman"/>
                <w:color w:val="0D0D0D"/>
                <w:sz w:val="20"/>
                <w:szCs w:val="20"/>
                <w:bdr w:val="none" w:sz="0" w:space="0" w:color="auto"/>
              </w:rPr>
              <w:fldChar w:fldCharType="separate"/>
            </w:r>
            <w:r>
              <w:rPr>
                <w:rFonts w:ascii="Times New Roman" w:hAnsi="Times New Roman" w:cs="Times New Roman"/>
                <w:noProof/>
                <w:color w:val="0D0D0D"/>
                <w:sz w:val="20"/>
                <w:szCs w:val="20"/>
                <w:bdr w:val="none" w:sz="0" w:space="0" w:color="auto"/>
              </w:rPr>
              <w:t>(30-34)</w:t>
            </w:r>
            <w:r>
              <w:rPr>
                <w:rFonts w:ascii="Times New Roman" w:hAnsi="Times New Roman" w:cs="Times New Roman"/>
                <w:color w:val="0D0D0D"/>
                <w:sz w:val="20"/>
                <w:szCs w:val="20"/>
                <w:bdr w:val="none" w:sz="0" w:space="0" w:color="auto"/>
              </w:rPr>
              <w:fldChar w:fldCharType="end"/>
            </w:r>
            <w:r>
              <w:rPr>
                <w:rFonts w:ascii="Times New Roman" w:hAnsi="Times New Roman" w:cs="Times New Roman"/>
                <w:color w:val="0D0D0D"/>
                <w:sz w:val="20"/>
                <w:szCs w:val="20"/>
                <w:bdr w:val="none" w:sz="0" w:space="0" w:color="auto"/>
              </w:rPr>
              <w:t>.</w:t>
            </w:r>
            <w:r w:rsidRPr="00610F0F">
              <w:rPr>
                <w:rFonts w:ascii="Times New Roman" w:hAnsi="Times New Roman" w:cs="Times New Roman"/>
                <w:color w:val="0D0D0D"/>
                <w:sz w:val="20"/>
                <w:szCs w:val="20"/>
                <w:bdr w:val="none" w:sz="0" w:space="0" w:color="auto"/>
              </w:rPr>
              <w:t xml:space="preserve"> </w:t>
            </w:r>
            <w:hyperlink w:anchor="_ENREF_85" w:tooltip="Landis, 1946 #55" w:history="1"/>
            <w:hyperlink w:anchor="_ENREF_92" w:tooltip="Walkey, 2013 #426" w:history="1"/>
            <w:hyperlink w:anchor="_ENREF_13" w:tooltip="Wilson, 1965 #41756" w:history="1"/>
            <w:r w:rsidRPr="00610F0F">
              <w:rPr>
                <w:rFonts w:ascii="Times New Roman" w:hAnsi="Times New Roman" w:cs="Times New Roman"/>
                <w:color w:val="0D0D0D"/>
                <w:sz w:val="20"/>
                <w:szCs w:val="20"/>
                <w:bdr w:val="none" w:sz="0" w:space="0" w:color="auto"/>
              </w:rPr>
              <w:t xml:space="preserve"> </w:t>
            </w:r>
            <w:r w:rsidRPr="00610F0F">
              <w:rPr>
                <w:rFonts w:ascii="Times New Roman" w:hAnsi="Times New Roman" w:cs="Times New Roman"/>
                <w:bCs/>
                <w:color w:val="0D0D0D"/>
                <w:sz w:val="20"/>
                <w:szCs w:val="20"/>
                <w:bdr w:val="none" w:sz="0" w:space="0" w:color="auto"/>
              </w:rPr>
              <w:t xml:space="preserve">EGDT </w:t>
            </w:r>
            <w:r>
              <w:rPr>
                <w:rFonts w:ascii="Times New Roman" w:hAnsi="Times New Roman" w:cs="Times New Roman"/>
                <w:bCs/>
                <w:color w:val="0D0D0D"/>
                <w:sz w:val="20"/>
                <w:szCs w:val="20"/>
                <w:bdr w:val="none" w:sz="0" w:space="0" w:color="auto"/>
              </w:rPr>
              <w:t xml:space="preserve">was examined </w:t>
            </w:r>
            <w:r w:rsidRPr="00610F0F">
              <w:rPr>
                <w:rFonts w:ascii="Times New Roman" w:hAnsi="Times New Roman" w:cs="Times New Roman"/>
                <w:bCs/>
                <w:color w:val="0D0D0D"/>
                <w:sz w:val="20"/>
                <w:szCs w:val="20"/>
                <w:bdr w:val="none" w:sz="0" w:space="0" w:color="auto"/>
              </w:rPr>
              <w:t xml:space="preserve">in (post-resuscitation phase of cardiac arrest, undifferentiated shock, trauma, cardiac failure) prior to its application to sepsis </w:t>
            </w:r>
            <w:r>
              <w:rPr>
                <w:rFonts w:ascii="Times New Roman" w:hAnsi="Times New Roman" w:cs="Times New Roman"/>
                <w:bCs/>
                <w:color w:val="0D0D0D"/>
                <w:sz w:val="20"/>
                <w:szCs w:val="20"/>
                <w:bdr w:val="none" w:sz="0" w:space="0" w:color="auto"/>
              </w:rPr>
              <w:fldChar w:fldCharType="begin">
                <w:fldData xml:space="preserve">PEVuZE5vdGU+PENpdGU+PEF1dGhvcj5SaXZlcnM8L0F1dGhvcj48WWVhcj4xOTk0PC9ZZWFyPjxS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</w:fldData>
              </w:fldChar>
            </w:r>
            <w:r>
              <w:rPr>
                <w:rFonts w:ascii="Times New Roman" w:hAnsi="Times New Roman" w:cs="Times New Roman"/>
                <w:bCs/>
                <w:color w:val="0D0D0D"/>
                <w:sz w:val="20"/>
                <w:szCs w:val="20"/>
                <w:bdr w:val="none" w:sz="0" w:space="0" w:color="auto"/>
              </w:rPr>
              <w:instrText xml:space="preserve"> ADDIN EN.CITE </w:instrText>
            </w:r>
            <w:r>
              <w:rPr>
                <w:rFonts w:ascii="Times New Roman" w:hAnsi="Times New Roman" w:cs="Times New Roman"/>
                <w:bCs/>
                <w:color w:val="0D0D0D"/>
                <w:sz w:val="20"/>
                <w:szCs w:val="20"/>
                <w:bdr w:val="none" w:sz="0" w:space="0" w:color="auto"/>
              </w:rPr>
              <w:fldChar w:fldCharType="begin">
                <w:fldData xml:space="preserve">PEVuZE5vdGU+PENpdGU+PEF1dGhvcj5SaXZlcnM8L0F1dGhvcj48WWVhcj4xOTk0PC9ZZWFyPjxS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</w:fldData>
              </w:fldChar>
            </w:r>
            <w:r>
              <w:rPr>
                <w:rFonts w:ascii="Times New Roman" w:hAnsi="Times New Roman" w:cs="Times New Roman"/>
                <w:bCs/>
                <w:color w:val="0D0D0D"/>
                <w:sz w:val="20"/>
                <w:szCs w:val="20"/>
                <w:bdr w:val="none" w:sz="0" w:space="0" w:color="auto"/>
              </w:rPr>
              <w:instrText xml:space="preserve"> ADDIN EN.CITE.DATA </w:instrText>
            </w:r>
            <w:r>
              <w:rPr>
                <w:rFonts w:ascii="Times New Roman" w:hAnsi="Times New Roman" w:cs="Times New Roman"/>
                <w:bCs/>
                <w:color w:val="0D0D0D"/>
                <w:sz w:val="20"/>
                <w:szCs w:val="20"/>
                <w:bdr w:val="none" w:sz="0" w:space="0" w:color="auto"/>
              </w:rPr>
            </w:r>
            <w:r>
              <w:rPr>
                <w:rFonts w:ascii="Times New Roman" w:hAnsi="Times New Roman" w:cs="Times New Roman"/>
                <w:bCs/>
                <w:color w:val="0D0D0D"/>
                <w:sz w:val="20"/>
                <w:szCs w:val="20"/>
                <w:bdr w:val="none" w:sz="0" w:space="0" w:color="auto"/>
              </w:rPr>
              <w:fldChar w:fldCharType="end"/>
            </w:r>
            <w:r>
              <w:rPr>
                <w:rFonts w:ascii="Times New Roman" w:hAnsi="Times New Roman" w:cs="Times New Roman"/>
                <w:bCs/>
                <w:color w:val="0D0D0D"/>
                <w:sz w:val="20"/>
                <w:szCs w:val="20"/>
                <w:bdr w:val="none" w:sz="0" w:space="0" w:color="auto"/>
              </w:rPr>
            </w:r>
            <w:r>
              <w:rPr>
                <w:rFonts w:ascii="Times New Roman" w:hAnsi="Times New Roman" w:cs="Times New Roman"/>
                <w:bCs/>
                <w:color w:val="0D0D0D"/>
                <w:sz w:val="20"/>
                <w:szCs w:val="20"/>
                <w:bdr w:val="none" w:sz="0" w:space="0" w:color="auto"/>
              </w:rPr>
              <w:fldChar w:fldCharType="separate"/>
            </w:r>
            <w:r>
              <w:rPr>
                <w:rFonts w:ascii="Times New Roman" w:hAnsi="Times New Roman" w:cs="Times New Roman"/>
                <w:bCs/>
                <w:noProof/>
                <w:color w:val="0D0D0D"/>
                <w:sz w:val="20"/>
                <w:szCs w:val="20"/>
                <w:bdr w:val="none" w:sz="0" w:space="0" w:color="auto"/>
              </w:rPr>
              <w:t>(17, 18, 22, 28, 30, 31, 33, 35-42)</w:t>
            </w:r>
            <w:r>
              <w:rPr>
                <w:rFonts w:ascii="Times New Roman" w:hAnsi="Times New Roman" w:cs="Times New Roman"/>
                <w:bCs/>
                <w:color w:val="0D0D0D"/>
                <w:sz w:val="20"/>
                <w:szCs w:val="20"/>
                <w:bdr w:val="none" w:sz="0" w:space="0" w:color="auto"/>
              </w:rPr>
              <w:fldChar w:fldCharType="end"/>
            </w:r>
            <w:r w:rsidRPr="00610F0F">
              <w:rPr>
                <w:rFonts w:ascii="Times New Roman" w:hAnsi="Times New Roman" w:cs="Times New Roman"/>
                <w:bCs/>
                <w:color w:val="0D0D0D"/>
                <w:sz w:val="20"/>
                <w:szCs w:val="20"/>
                <w:bdr w:val="none" w:sz="0" w:space="0" w:color="auto"/>
              </w:rPr>
              <w:t>.</w:t>
            </w:r>
          </w:p>
        </w:tc>
        <w:tc>
          <w:tcPr>
            <w:tcW w:w="1905" w:type="dxa"/>
          </w:tcPr>
          <w:p w:rsidR="007B2AA1" w:rsidRPr="00610F0F" w:rsidRDefault="007B2AA1" w:rsidP="003C65DD">
            <w:pPr>
              <w:jc w:val="center"/>
              <w:rPr>
                <w:sz w:val="20"/>
                <w:szCs w:val="20"/>
              </w:rPr>
            </w:pPr>
            <w:r>
              <w:rPr>
                <w:bCs/>
                <w:color w:val="0D0D0D"/>
                <w:sz w:val="20"/>
                <w:szCs w:val="20"/>
              </w:rPr>
              <w:t xml:space="preserve">The adult model of EGDT was derived from </w:t>
            </w:r>
            <w:r w:rsidRPr="00610F0F">
              <w:rPr>
                <w:bCs/>
                <w:color w:val="0D0D0D"/>
                <w:sz w:val="20"/>
                <w:szCs w:val="20"/>
              </w:rPr>
              <w:t xml:space="preserve">the American College of Critical Care Medicine and expert opinion </w:t>
            </w:r>
            <w:r>
              <w:rPr>
                <w:bCs/>
                <w:color w:val="0D0D0D"/>
                <w:sz w:val="20"/>
                <w:szCs w:val="20"/>
              </w:rPr>
              <w:fldChar w:fldCharType="begin">
                <w:fldData xml:space="preserve">PEVuZE5vdGU+PENpdGU+PEF1dGhvcj5GYWxrPC9BdXRob3I+PFllYXI+MTk4NTwvWWVhcj48UmVj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</w:fldData>
              </w:fldChar>
            </w:r>
            <w:r>
              <w:rPr>
                <w:bCs/>
                <w:color w:val="0D0D0D"/>
                <w:sz w:val="20"/>
                <w:szCs w:val="20"/>
              </w:rPr>
              <w:instrText xml:space="preserve"> ADDIN EN.CITE </w:instrText>
            </w:r>
            <w:r>
              <w:rPr>
                <w:bCs/>
                <w:color w:val="0D0D0D"/>
                <w:sz w:val="20"/>
                <w:szCs w:val="20"/>
              </w:rPr>
              <w:fldChar w:fldCharType="begin">
                <w:fldData xml:space="preserve">PEVuZE5vdGU+PENpdGU+PEF1dGhvcj5GYWxrPC9BdXRob3I+PFllYXI+MTk4NTwvWWVhcj48UmVj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</w:fldData>
              </w:fldChar>
            </w:r>
            <w:r>
              <w:rPr>
                <w:bCs/>
                <w:color w:val="0D0D0D"/>
                <w:sz w:val="20"/>
                <w:szCs w:val="20"/>
              </w:rPr>
              <w:instrText xml:space="preserve"> ADDIN EN.CITE.DATA </w:instrText>
            </w:r>
            <w:r>
              <w:rPr>
                <w:bCs/>
                <w:color w:val="0D0D0D"/>
                <w:sz w:val="20"/>
                <w:szCs w:val="20"/>
              </w:rPr>
            </w:r>
            <w:r>
              <w:rPr>
                <w:bCs/>
                <w:color w:val="0D0D0D"/>
                <w:sz w:val="20"/>
                <w:szCs w:val="20"/>
              </w:rPr>
              <w:fldChar w:fldCharType="end"/>
            </w:r>
            <w:r>
              <w:rPr>
                <w:bCs/>
                <w:color w:val="0D0D0D"/>
                <w:sz w:val="20"/>
                <w:szCs w:val="20"/>
              </w:rPr>
            </w:r>
            <w:r>
              <w:rPr>
                <w:bCs/>
                <w:color w:val="0D0D0D"/>
                <w:sz w:val="20"/>
                <w:szCs w:val="20"/>
              </w:rPr>
              <w:fldChar w:fldCharType="separate"/>
            </w:r>
            <w:r>
              <w:rPr>
                <w:bCs/>
                <w:noProof/>
                <w:color w:val="0D0D0D"/>
                <w:sz w:val="20"/>
                <w:szCs w:val="20"/>
              </w:rPr>
              <w:t>(17, 18, 22, 30, 31, 39, 41, 42)</w:t>
            </w:r>
            <w:r>
              <w:rPr>
                <w:bCs/>
                <w:color w:val="0D0D0D"/>
                <w:sz w:val="20"/>
                <w:szCs w:val="20"/>
              </w:rPr>
              <w:fldChar w:fldCharType="end"/>
            </w:r>
            <w:r w:rsidRPr="00610F0F">
              <w:rPr>
                <w:bCs/>
                <w:color w:val="0D0D0D"/>
                <w:sz w:val="20"/>
                <w:szCs w:val="20"/>
              </w:rPr>
              <w:t xml:space="preserve">.  This </w:t>
            </w:r>
            <w:proofErr w:type="spellStart"/>
            <w:r w:rsidRPr="00610F0F">
              <w:rPr>
                <w:bCs/>
                <w:color w:val="0D0D0D"/>
                <w:sz w:val="20"/>
                <w:szCs w:val="20"/>
              </w:rPr>
              <w:t>protocolized</w:t>
            </w:r>
            <w:proofErr w:type="spellEnd"/>
            <w:r w:rsidRPr="00610F0F">
              <w:rPr>
                <w:bCs/>
                <w:color w:val="0D0D0D"/>
                <w:sz w:val="20"/>
                <w:szCs w:val="20"/>
              </w:rPr>
              <w:t xml:space="preserve"> care has long been part of the treatment for pediatric septic shock </w:t>
            </w:r>
            <w:r>
              <w:rPr>
                <w:bCs/>
                <w:color w:val="0D0D0D"/>
                <w:sz w:val="20"/>
                <w:szCs w:val="20"/>
              </w:rPr>
              <w:fldChar w:fldCharType="begin">
                <w:fldData xml:space="preserve">PEVuZE5vdGU+PENpdGU+PEF1dGhvcj5CcmllcmxleTwvQXV0aG9yPjxZZWFyPjIwMDk8L1llYXI+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</w:fldData>
              </w:fldChar>
            </w:r>
            <w:r>
              <w:rPr>
                <w:bCs/>
                <w:color w:val="0D0D0D"/>
                <w:sz w:val="20"/>
                <w:szCs w:val="20"/>
              </w:rPr>
              <w:instrText xml:space="preserve"> ADDIN EN.CITE </w:instrText>
            </w:r>
            <w:r>
              <w:rPr>
                <w:bCs/>
                <w:color w:val="0D0D0D"/>
                <w:sz w:val="20"/>
                <w:szCs w:val="20"/>
              </w:rPr>
              <w:fldChar w:fldCharType="begin">
                <w:fldData xml:space="preserve">PEVuZE5vdGU+PENpdGU+PEF1dGhvcj5CcmllcmxleTwvQXV0aG9yPjxZZWFyPjIwMDk8L1llYXI+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</w:fldData>
              </w:fldChar>
            </w:r>
            <w:r>
              <w:rPr>
                <w:bCs/>
                <w:color w:val="0D0D0D"/>
                <w:sz w:val="20"/>
                <w:szCs w:val="20"/>
              </w:rPr>
              <w:instrText xml:space="preserve"> ADDIN EN.CITE.DATA </w:instrText>
            </w:r>
            <w:r>
              <w:rPr>
                <w:bCs/>
                <w:color w:val="0D0D0D"/>
                <w:sz w:val="20"/>
                <w:szCs w:val="20"/>
              </w:rPr>
            </w:r>
            <w:r>
              <w:rPr>
                <w:bCs/>
                <w:color w:val="0D0D0D"/>
                <w:sz w:val="20"/>
                <w:szCs w:val="20"/>
              </w:rPr>
              <w:fldChar w:fldCharType="end"/>
            </w:r>
            <w:r>
              <w:rPr>
                <w:bCs/>
                <w:color w:val="0D0D0D"/>
                <w:sz w:val="20"/>
                <w:szCs w:val="20"/>
              </w:rPr>
            </w:r>
            <w:r>
              <w:rPr>
                <w:bCs/>
                <w:color w:val="0D0D0D"/>
                <w:sz w:val="20"/>
                <w:szCs w:val="20"/>
              </w:rPr>
              <w:fldChar w:fldCharType="separate"/>
            </w:r>
            <w:r>
              <w:rPr>
                <w:bCs/>
                <w:noProof/>
                <w:color w:val="0D0D0D"/>
                <w:sz w:val="20"/>
                <w:szCs w:val="20"/>
              </w:rPr>
              <w:t>(43, 44)</w:t>
            </w:r>
            <w:r>
              <w:rPr>
                <w:bCs/>
                <w:color w:val="0D0D0D"/>
                <w:sz w:val="20"/>
                <w:szCs w:val="20"/>
              </w:rPr>
              <w:fldChar w:fldCharType="end"/>
            </w:r>
            <w:r w:rsidRPr="00610F0F">
              <w:rPr>
                <w:bCs/>
                <w:color w:val="0D0D0D"/>
                <w:sz w:val="20"/>
                <w:szCs w:val="20"/>
              </w:rPr>
              <w:t>.</w:t>
            </w:r>
          </w:p>
        </w:tc>
        <w:tc>
          <w:tcPr>
            <w:tcW w:w="1874" w:type="dxa"/>
          </w:tcPr>
          <w:p w:rsidR="007B2AA1" w:rsidRPr="00610F0F" w:rsidRDefault="007B2AA1" w:rsidP="003C65DD">
            <w:pPr>
              <w:jc w:val="center"/>
              <w:rPr>
                <w:sz w:val="20"/>
                <w:szCs w:val="20"/>
              </w:rPr>
            </w:pPr>
            <w:r w:rsidRPr="00610F0F">
              <w:rPr>
                <w:bCs/>
                <w:color w:val="0D0D0D"/>
                <w:sz w:val="20"/>
                <w:szCs w:val="20"/>
              </w:rPr>
              <w:t xml:space="preserve">EGDT is a transparent standard operating procedure which increases awareness and decreases medical errors. </w:t>
            </w:r>
            <w:r>
              <w:rPr>
                <w:bCs/>
                <w:color w:val="0D0D0D"/>
                <w:sz w:val="20"/>
                <w:szCs w:val="20"/>
              </w:rPr>
              <w:t xml:space="preserve">It provides a </w:t>
            </w:r>
            <w:r w:rsidRPr="00610F0F">
              <w:rPr>
                <w:bCs/>
                <w:color w:val="0D0D0D"/>
                <w:sz w:val="20"/>
                <w:szCs w:val="20"/>
              </w:rPr>
              <w:t xml:space="preserve">systematic approach which, can be quantitated </w:t>
            </w:r>
            <w:r>
              <w:rPr>
                <w:bCs/>
                <w:color w:val="0D0D0D"/>
                <w:sz w:val="20"/>
                <w:szCs w:val="20"/>
              </w:rPr>
              <w:t>and is a</w:t>
            </w:r>
            <w:r w:rsidRPr="00610F0F">
              <w:rPr>
                <w:bCs/>
                <w:color w:val="0D0D0D"/>
                <w:sz w:val="20"/>
                <w:szCs w:val="20"/>
              </w:rPr>
              <w:t xml:space="preserve">menable to a continuous quality improvement (CQI) program </w:t>
            </w:r>
            <w:r>
              <w:rPr>
                <w:bCs/>
                <w:color w:val="0D0D0D"/>
                <w:sz w:val="20"/>
                <w:szCs w:val="20"/>
              </w:rPr>
              <w:fldChar w:fldCharType="begin">
                <w:fldData xml:space="preserve">PEVuZE5vdGU+PENpdGU+PEF1dGhvcj5Qcm88L0F1dGhvcj48WWVhcj4yMDE0PC9ZZWFyPjxSZWNO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</w:fldData>
              </w:fldChar>
            </w:r>
            <w:r>
              <w:rPr>
                <w:bCs/>
                <w:color w:val="0D0D0D"/>
                <w:sz w:val="20"/>
                <w:szCs w:val="20"/>
              </w:rPr>
              <w:instrText xml:space="preserve"> ADDIN EN.CITE </w:instrText>
            </w:r>
            <w:r>
              <w:rPr>
                <w:bCs/>
                <w:color w:val="0D0D0D"/>
                <w:sz w:val="20"/>
                <w:szCs w:val="20"/>
              </w:rPr>
              <w:fldChar w:fldCharType="begin">
                <w:fldData xml:space="preserve">PEVuZE5vdGU+PENpdGU+PEF1dGhvcj5Qcm88L0F1dGhvcj48WWVhcj4yMDE0PC9ZZWFyPjxSZWNO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</w:fldData>
              </w:fldChar>
            </w:r>
            <w:r>
              <w:rPr>
                <w:bCs/>
                <w:color w:val="0D0D0D"/>
                <w:sz w:val="20"/>
                <w:szCs w:val="20"/>
              </w:rPr>
              <w:instrText xml:space="preserve"> ADDIN EN.CITE.DATA </w:instrText>
            </w:r>
            <w:r>
              <w:rPr>
                <w:bCs/>
                <w:color w:val="0D0D0D"/>
                <w:sz w:val="20"/>
                <w:szCs w:val="20"/>
              </w:rPr>
            </w:r>
            <w:r>
              <w:rPr>
                <w:bCs/>
                <w:color w:val="0D0D0D"/>
                <w:sz w:val="20"/>
                <w:szCs w:val="20"/>
              </w:rPr>
              <w:fldChar w:fldCharType="end"/>
            </w:r>
            <w:r>
              <w:rPr>
                <w:bCs/>
                <w:color w:val="0D0D0D"/>
                <w:sz w:val="20"/>
                <w:szCs w:val="20"/>
              </w:rPr>
            </w:r>
            <w:r>
              <w:rPr>
                <w:bCs/>
                <w:color w:val="0D0D0D"/>
                <w:sz w:val="20"/>
                <w:szCs w:val="20"/>
              </w:rPr>
              <w:fldChar w:fldCharType="separate"/>
            </w:r>
            <w:r>
              <w:rPr>
                <w:bCs/>
                <w:noProof/>
                <w:color w:val="0D0D0D"/>
                <w:sz w:val="20"/>
                <w:szCs w:val="20"/>
              </w:rPr>
              <w:t>(45)</w:t>
            </w:r>
            <w:r>
              <w:rPr>
                <w:bCs/>
                <w:color w:val="0D0D0D"/>
                <w:sz w:val="20"/>
                <w:szCs w:val="20"/>
              </w:rPr>
              <w:fldChar w:fldCharType="end"/>
            </w:r>
            <w:r w:rsidRPr="00610F0F">
              <w:rPr>
                <w:bCs/>
                <w:color w:val="0D0D0D"/>
                <w:sz w:val="20"/>
                <w:szCs w:val="20"/>
              </w:rPr>
              <w:t>.</w:t>
            </w:r>
          </w:p>
        </w:tc>
      </w:tr>
    </w:tbl>
    <w:p w:rsidR="007B2AA1" w:rsidRDefault="007B2AA1" w:rsidP="007B2AA1">
      <w:pPr>
        <w:spacing w:line="480" w:lineRule="auto"/>
        <w:jc w:val="both"/>
        <w:rPr>
          <w:b/>
          <w:color w:val="0D0D0D"/>
          <w:sz w:val="24"/>
          <w:szCs w:val="24"/>
        </w:rPr>
      </w:pPr>
      <w:r>
        <w:rPr>
          <w:b/>
          <w:color w:val="0D0D0D"/>
          <w:sz w:val="24"/>
          <w:szCs w:val="24"/>
        </w:rPr>
        <w:t>Table 1.</w:t>
      </w:r>
      <w:r>
        <w:rPr>
          <w:b/>
          <w:color w:val="0D0D0D"/>
          <w:sz w:val="24"/>
          <w:szCs w:val="24"/>
        </w:rPr>
        <w:tab/>
        <w:t>History of the Systems Based Approach to the Development of EGDT</w:t>
      </w:r>
      <w:r>
        <w:rPr>
          <w:b/>
          <w:color w:val="0D0D0D"/>
          <w:sz w:val="24"/>
          <w:szCs w:val="24"/>
        </w:rPr>
        <w:br w:type="page"/>
      </w:r>
    </w:p>
    <w:p w:rsidR="007B2AA1" w:rsidRDefault="007B2AA1" w:rsidP="007B2AA1">
      <w:bookmarkStart w:id="0" w:name="_GoBack"/>
      <w:bookmarkEnd w:id="0"/>
    </w:p>
    <w:tbl>
      <w:tblPr>
        <w:tblW w:w="13140" w:type="dxa"/>
        <w:tblInd w:w="-421" w:type="dxa"/>
        <w:tblLayout w:type="fixed"/>
        <w:tblCellMar>
          <w:top w:w="43" w:type="dxa"/>
          <w:left w:w="43" w:type="dxa"/>
          <w:bottom w:w="43" w:type="dxa"/>
          <w:right w:w="43" w:type="dxa"/>
        </w:tblCellMar>
        <w:tblLook w:val="04A0" w:firstRow="1" w:lastRow="0" w:firstColumn="1" w:lastColumn="0" w:noHBand="0" w:noVBand="1"/>
      </w:tblPr>
      <w:tblGrid>
        <w:gridCol w:w="13140"/>
      </w:tblGrid>
      <w:tr w:rsidR="007B2AA1" w:rsidRPr="00B751C1" w:rsidTr="003C65DD">
        <w:tc>
          <w:tcPr>
            <w:tcW w:w="13140" w:type="dxa"/>
            <w:shd w:val="clear" w:color="auto" w:fill="auto"/>
            <w:noWrap/>
            <w:tcMar>
              <w:top w:w="29" w:type="dxa"/>
              <w:left w:w="29" w:type="dxa"/>
              <w:bottom w:w="29" w:type="dxa"/>
              <w:right w:w="29" w:type="dxa"/>
            </w:tcMar>
            <w:vAlign w:val="center"/>
          </w:tcPr>
          <w:tbl>
            <w:tblPr>
              <w:tblW w:w="13122" w:type="dxa"/>
              <w:tblInd w:w="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43" w:type="dxa"/>
                <w:left w:w="72" w:type="dxa"/>
                <w:bottom w:w="43" w:type="dxa"/>
                <w:right w:w="72" w:type="dxa"/>
              </w:tblCellMar>
              <w:tblLook w:val="04A0" w:firstRow="1" w:lastRow="0" w:firstColumn="1" w:lastColumn="0" w:noHBand="0" w:noVBand="1"/>
            </w:tblPr>
            <w:tblGrid>
              <w:gridCol w:w="3073"/>
              <w:gridCol w:w="6750"/>
              <w:gridCol w:w="3299"/>
            </w:tblGrid>
            <w:tr w:rsidR="007B2AA1" w:rsidRPr="00C043FD" w:rsidTr="003C65DD">
              <w:tc>
                <w:tcPr>
                  <w:tcW w:w="3073" w:type="dxa"/>
                  <w:shd w:val="clear" w:color="auto" w:fill="FFFFFF"/>
                  <w:noWrap/>
                  <w:tcMar>
                    <w:top w:w="29" w:type="dxa"/>
                    <w:left w:w="29" w:type="dxa"/>
                    <w:bottom w:w="29" w:type="dxa"/>
                    <w:right w:w="29" w:type="dxa"/>
                  </w:tcMar>
                </w:tcPr>
                <w:p w:rsidR="007B2AA1" w:rsidRPr="00C043FD" w:rsidRDefault="007B2AA1" w:rsidP="003C65DD">
                  <w:pPr>
                    <w:pBdr>
                      <w:top w:val="nil"/>
                      <w:left w:val="nil"/>
                      <w:bottom w:val="nil"/>
                      <w:right w:val="nil"/>
                      <w:between w:val="nil"/>
                      <w:bar w:val="nil"/>
                    </w:pBdr>
                    <w:ind w:right="-196"/>
                    <w:jc w:val="center"/>
                    <w:rPr>
                      <w:rFonts w:eastAsia="Calibri"/>
                      <w:bCs/>
                      <w:sz w:val="20"/>
                      <w:szCs w:val="20"/>
                      <w:u w:color="000000"/>
                      <w:bdr w:val="nil"/>
                    </w:rPr>
                  </w:pPr>
                  <w:r w:rsidRPr="00C043FD">
                    <w:rPr>
                      <w:rFonts w:eastAsia="Calibri"/>
                      <w:sz w:val="20"/>
                      <w:szCs w:val="20"/>
                      <w:u w:color="000000"/>
                      <w:bdr w:val="nil"/>
                    </w:rPr>
                    <w:br w:type="page"/>
                  </w:r>
                  <w:r w:rsidRPr="00C043FD">
                    <w:rPr>
                      <w:rFonts w:eastAsia="Calibri"/>
                      <w:sz w:val="20"/>
                      <w:szCs w:val="20"/>
                      <w:u w:color="000000"/>
                      <w:bdr w:val="nil"/>
                    </w:rPr>
                    <w:br w:type="page"/>
                  </w:r>
                  <w:r w:rsidRPr="00C043FD">
                    <w:rPr>
                      <w:rFonts w:eastAsia="Calibri"/>
                      <w:b/>
                      <w:kern w:val="32"/>
                      <w:sz w:val="20"/>
                      <w:szCs w:val="20"/>
                      <w:u w:color="000000"/>
                      <w:bdr w:val="nil"/>
                    </w:rPr>
                    <w:br w:type="page"/>
                  </w:r>
                  <w:r w:rsidRPr="00C043FD">
                    <w:rPr>
                      <w:rFonts w:eastAsia="Calibri"/>
                      <w:bCs/>
                      <w:sz w:val="20"/>
                      <w:szCs w:val="20"/>
                      <w:u w:color="000000"/>
                      <w:bdr w:val="nil"/>
                    </w:rPr>
                    <w:br w:type="page"/>
                  </w:r>
                </w:p>
              </w:tc>
              <w:tc>
                <w:tcPr>
                  <w:tcW w:w="6750" w:type="dxa"/>
                  <w:shd w:val="clear" w:color="auto" w:fill="FFFFFF"/>
                  <w:noWrap/>
                  <w:tcMar>
                    <w:top w:w="29" w:type="dxa"/>
                    <w:left w:w="29" w:type="dxa"/>
                    <w:bottom w:w="29" w:type="dxa"/>
                    <w:right w:w="29" w:type="dxa"/>
                  </w:tcMar>
                  <w:hideMark/>
                </w:tcPr>
                <w:p w:rsidR="007B2AA1" w:rsidRPr="00C043FD" w:rsidRDefault="007B2AA1" w:rsidP="003C65DD">
                  <w:pPr>
                    <w:widowControl w:val="0"/>
                    <w:pBdr>
                      <w:top w:val="nil"/>
                      <w:left w:val="nil"/>
                      <w:bottom w:val="nil"/>
                      <w:right w:val="nil"/>
                      <w:between w:val="nil"/>
                      <w:bar w:val="nil"/>
                    </w:pBdr>
                    <w:tabs>
                      <w:tab w:val="left" w:pos="421"/>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421" w:right="-196"/>
                    <w:contextualSpacing/>
                    <w:jc w:val="center"/>
                    <w:rPr>
                      <w:rFonts w:eastAsia="Calibri"/>
                      <w:b/>
                      <w:bCs/>
                      <w:sz w:val="20"/>
                      <w:szCs w:val="20"/>
                      <w:u w:color="000000"/>
                      <w:bdr w:val="nil"/>
                    </w:rPr>
                  </w:pPr>
                  <w:r w:rsidRPr="00C043FD">
                    <w:rPr>
                      <w:rFonts w:eastAsia="Calibri"/>
                      <w:b/>
                      <w:bCs/>
                      <w:sz w:val="20"/>
                      <w:szCs w:val="20"/>
                      <w:u w:color="000000"/>
                      <w:bdr w:val="nil"/>
                    </w:rPr>
                    <w:t>The Trio of EGDT Trials</w:t>
                  </w:r>
                </w:p>
              </w:tc>
              <w:tc>
                <w:tcPr>
                  <w:tcW w:w="3299" w:type="dxa"/>
                  <w:shd w:val="clear" w:color="auto" w:fill="FFFFFF"/>
                </w:tcPr>
                <w:p w:rsidR="007B2AA1" w:rsidRPr="00C043FD" w:rsidRDefault="007B2AA1" w:rsidP="003C65DD">
                  <w:pPr>
                    <w:widowControl w:val="0"/>
                    <w:pBdr>
                      <w:top w:val="nil"/>
                      <w:left w:val="nil"/>
                      <w:bottom w:val="nil"/>
                      <w:right w:val="nil"/>
                      <w:between w:val="nil"/>
                      <w:bar w:val="nil"/>
                    </w:pBdr>
                    <w:tabs>
                      <w:tab w:val="left" w:pos="47"/>
                      <w:tab w:val="left" w:pos="227"/>
                      <w:tab w:val="left" w:pos="317"/>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108" w:right="-196"/>
                    <w:contextualSpacing/>
                    <w:jc w:val="center"/>
                    <w:rPr>
                      <w:rFonts w:eastAsia="Calibri"/>
                      <w:b/>
                      <w:bCs/>
                      <w:sz w:val="20"/>
                      <w:szCs w:val="20"/>
                      <w:u w:color="000000"/>
                      <w:bdr w:val="nil"/>
                    </w:rPr>
                  </w:pPr>
                  <w:r w:rsidRPr="00C043FD">
                    <w:rPr>
                      <w:rFonts w:eastAsia="Calibri"/>
                      <w:b/>
                      <w:bCs/>
                      <w:sz w:val="20"/>
                      <w:szCs w:val="20"/>
                      <w:u w:color="000000"/>
                      <w:bdr w:val="nil"/>
                    </w:rPr>
                    <w:t>EGDT Study</w:t>
                  </w:r>
                </w:p>
              </w:tc>
            </w:tr>
            <w:tr w:rsidR="007B2AA1" w:rsidRPr="00C043FD" w:rsidTr="003C65DD">
              <w:tc>
                <w:tcPr>
                  <w:tcW w:w="3073" w:type="dxa"/>
                  <w:shd w:val="clear" w:color="auto" w:fill="FFFFFF"/>
                  <w:noWrap/>
                  <w:tcMar>
                    <w:top w:w="29" w:type="dxa"/>
                    <w:left w:w="29" w:type="dxa"/>
                    <w:bottom w:w="29" w:type="dxa"/>
                    <w:right w:w="29" w:type="dxa"/>
                  </w:tcMar>
                </w:tcPr>
                <w:p w:rsidR="007B2AA1" w:rsidRPr="00C043FD" w:rsidRDefault="007B2AA1" w:rsidP="003C65DD">
                  <w:pPr>
                    <w:pBdr>
                      <w:top w:val="nil"/>
                      <w:left w:val="nil"/>
                      <w:bottom w:val="nil"/>
                      <w:right w:val="nil"/>
                      <w:between w:val="nil"/>
                      <w:bar w:val="nil"/>
                    </w:pBdr>
                    <w:ind w:left="164" w:right="-236"/>
                    <w:rPr>
                      <w:rFonts w:eastAsia="Calibri"/>
                      <w:bCs/>
                      <w:sz w:val="20"/>
                      <w:szCs w:val="20"/>
                      <w:u w:color="000000"/>
                      <w:bdr w:val="nil"/>
                    </w:rPr>
                  </w:pPr>
                  <w:r w:rsidRPr="00C043FD">
                    <w:rPr>
                      <w:rFonts w:eastAsia="Calibri"/>
                      <w:bCs/>
                      <w:sz w:val="20"/>
                      <w:szCs w:val="20"/>
                      <w:u w:color="000000"/>
                      <w:bdr w:val="nil"/>
                    </w:rPr>
                    <w:t xml:space="preserve">Requisite for enrollment </w:t>
                  </w:r>
                </w:p>
                <w:p w:rsidR="007B2AA1" w:rsidRPr="00C043FD" w:rsidRDefault="007B2AA1" w:rsidP="003C65DD">
                  <w:pPr>
                    <w:pBdr>
                      <w:top w:val="nil"/>
                      <w:left w:val="nil"/>
                      <w:bottom w:val="nil"/>
                      <w:right w:val="nil"/>
                      <w:between w:val="nil"/>
                      <w:bar w:val="nil"/>
                    </w:pBdr>
                    <w:ind w:left="164" w:right="-236"/>
                    <w:rPr>
                      <w:rFonts w:eastAsia="Calibri"/>
                      <w:bCs/>
                      <w:sz w:val="20"/>
                      <w:szCs w:val="20"/>
                      <w:u w:color="000000"/>
                      <w:bdr w:val="nil"/>
                    </w:rPr>
                  </w:pPr>
                  <w:r w:rsidRPr="00C043FD">
                    <w:rPr>
                      <w:rFonts w:eastAsia="Calibri"/>
                      <w:bCs/>
                      <w:sz w:val="20"/>
                      <w:szCs w:val="20"/>
                      <w:u w:color="000000"/>
                      <w:bdr w:val="nil"/>
                    </w:rPr>
                    <w:t>and usual care</w:t>
                  </w:r>
                </w:p>
                <w:p w:rsidR="007B2AA1" w:rsidRPr="00C043FD" w:rsidRDefault="007B2AA1" w:rsidP="003C65DD">
                  <w:pPr>
                    <w:pBdr>
                      <w:top w:val="nil"/>
                      <w:left w:val="nil"/>
                      <w:bottom w:val="nil"/>
                      <w:right w:val="nil"/>
                      <w:between w:val="nil"/>
                      <w:bar w:val="nil"/>
                    </w:pBdr>
                    <w:ind w:left="164" w:right="-236"/>
                    <w:rPr>
                      <w:rFonts w:eastAsia="Calibri"/>
                      <w:bCs/>
                      <w:sz w:val="20"/>
                      <w:szCs w:val="20"/>
                      <w:u w:color="000000"/>
                      <w:bdr w:val="nil"/>
                    </w:rPr>
                  </w:pPr>
                </w:p>
              </w:tc>
              <w:tc>
                <w:tcPr>
                  <w:tcW w:w="6750" w:type="dxa"/>
                  <w:shd w:val="clear" w:color="auto" w:fill="FFFFFF"/>
                  <w:noWrap/>
                  <w:tcMar>
                    <w:top w:w="29" w:type="dxa"/>
                    <w:left w:w="29" w:type="dxa"/>
                    <w:bottom w:w="29" w:type="dxa"/>
                    <w:right w:w="29" w:type="dxa"/>
                  </w:tcMar>
                  <w:hideMark/>
                </w:tcPr>
                <w:p w:rsidR="007B2AA1" w:rsidRPr="00C043FD" w:rsidRDefault="007B2AA1" w:rsidP="003C65DD">
                  <w:pPr>
                    <w:widowControl w:val="0"/>
                    <w:pBdr>
                      <w:top w:val="nil"/>
                      <w:left w:val="nil"/>
                      <w:bottom w:val="nil"/>
                      <w:right w:val="nil"/>
                      <w:between w:val="nil"/>
                      <w:bar w:val="nil"/>
                    </w:pBdr>
                    <w:tabs>
                      <w:tab w:val="left" w:pos="178"/>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178" w:right="-236"/>
                    <w:contextualSpacing/>
                    <w:rPr>
                      <w:rFonts w:eastAsia="Calibri"/>
                      <w:bCs/>
                      <w:sz w:val="20"/>
                      <w:szCs w:val="20"/>
                      <w:u w:color="000000"/>
                      <w:bdr w:val="nil"/>
                    </w:rPr>
                  </w:pPr>
                  <w:r w:rsidRPr="00C043FD">
                    <w:rPr>
                      <w:rFonts w:eastAsia="Calibri"/>
                      <w:bCs/>
                      <w:sz w:val="20"/>
                      <w:szCs w:val="20"/>
                      <w:u w:color="000000"/>
                      <w:bdr w:val="nil"/>
                    </w:rPr>
                    <w:t>Considered standard care:</w:t>
                  </w:r>
                </w:p>
                <w:p w:rsidR="007B2AA1" w:rsidRPr="00C043FD" w:rsidRDefault="007B2AA1" w:rsidP="003C65DD">
                  <w:pPr>
                    <w:widowControl w:val="0"/>
                    <w:pBdr>
                      <w:top w:val="nil"/>
                      <w:left w:val="nil"/>
                      <w:bottom w:val="nil"/>
                      <w:right w:val="nil"/>
                      <w:between w:val="nil"/>
                      <w:bar w:val="nil"/>
                    </w:pBdr>
                    <w:tabs>
                      <w:tab w:val="left" w:pos="178"/>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178" w:right="-236"/>
                    <w:contextualSpacing/>
                    <w:rPr>
                      <w:rFonts w:eastAsia="Calibri"/>
                      <w:bCs/>
                      <w:sz w:val="20"/>
                      <w:szCs w:val="20"/>
                      <w:u w:color="000000"/>
                      <w:bdr w:val="nil"/>
                    </w:rPr>
                  </w:pPr>
                  <w:r w:rsidRPr="00C043FD">
                    <w:rPr>
                      <w:rFonts w:eastAsia="Calibri"/>
                      <w:bCs/>
                      <w:sz w:val="20"/>
                      <w:szCs w:val="20"/>
                      <w:u w:color="000000"/>
                      <w:bdr w:val="nil"/>
                    </w:rPr>
                    <w:t>Screening  using SIRS</w:t>
                  </w:r>
                </w:p>
                <w:p w:rsidR="007B2AA1" w:rsidRPr="00C043FD" w:rsidRDefault="007B2AA1" w:rsidP="003C65DD">
                  <w:pPr>
                    <w:widowControl w:val="0"/>
                    <w:pBdr>
                      <w:top w:val="nil"/>
                      <w:left w:val="nil"/>
                      <w:bottom w:val="nil"/>
                      <w:right w:val="nil"/>
                      <w:between w:val="nil"/>
                      <w:bar w:val="nil"/>
                    </w:pBdr>
                    <w:tabs>
                      <w:tab w:val="left" w:pos="178"/>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178" w:right="-236"/>
                    <w:contextualSpacing/>
                    <w:rPr>
                      <w:rFonts w:eastAsia="Calibri"/>
                      <w:bCs/>
                      <w:sz w:val="20"/>
                      <w:szCs w:val="20"/>
                      <w:u w:color="000000"/>
                      <w:bdr w:val="nil"/>
                    </w:rPr>
                  </w:pPr>
                  <w:r w:rsidRPr="00C043FD">
                    <w:rPr>
                      <w:rFonts w:eastAsia="Calibri"/>
                      <w:bCs/>
                      <w:sz w:val="20"/>
                      <w:szCs w:val="20"/>
                      <w:u w:color="000000"/>
                      <w:bdr w:val="nil"/>
                    </w:rPr>
                    <w:t xml:space="preserve">Fluid challenge </w:t>
                  </w:r>
                </w:p>
                <w:p w:rsidR="007B2AA1" w:rsidRPr="00C043FD" w:rsidRDefault="007B2AA1" w:rsidP="003C65DD">
                  <w:pPr>
                    <w:widowControl w:val="0"/>
                    <w:pBdr>
                      <w:top w:val="nil"/>
                      <w:left w:val="nil"/>
                      <w:bottom w:val="nil"/>
                      <w:right w:val="nil"/>
                      <w:between w:val="nil"/>
                      <w:bar w:val="nil"/>
                    </w:pBdr>
                    <w:tabs>
                      <w:tab w:val="left" w:pos="178"/>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178" w:right="-236"/>
                    <w:contextualSpacing/>
                    <w:rPr>
                      <w:rFonts w:eastAsia="Calibri"/>
                      <w:bCs/>
                      <w:sz w:val="20"/>
                      <w:szCs w:val="20"/>
                      <w:u w:color="000000"/>
                      <w:bdr w:val="nil"/>
                    </w:rPr>
                  </w:pPr>
                  <w:r w:rsidRPr="00C043FD">
                    <w:rPr>
                      <w:rFonts w:eastAsia="Calibri"/>
                      <w:bCs/>
                      <w:sz w:val="20"/>
                      <w:szCs w:val="20"/>
                      <w:u w:color="000000"/>
                      <w:bdr w:val="nil"/>
                    </w:rPr>
                    <w:t>Lactate screening for cryptic shock</w:t>
                  </w:r>
                </w:p>
                <w:p w:rsidR="007B2AA1" w:rsidRPr="00C043FD" w:rsidRDefault="007B2AA1" w:rsidP="003C65DD">
                  <w:pPr>
                    <w:widowControl w:val="0"/>
                    <w:pBdr>
                      <w:top w:val="nil"/>
                      <w:left w:val="nil"/>
                      <w:bottom w:val="nil"/>
                      <w:right w:val="nil"/>
                      <w:between w:val="nil"/>
                      <w:bar w:val="nil"/>
                    </w:pBdr>
                    <w:tabs>
                      <w:tab w:val="left" w:pos="178"/>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178" w:right="-236"/>
                    <w:contextualSpacing/>
                    <w:rPr>
                      <w:rFonts w:eastAsia="Calibri"/>
                      <w:bCs/>
                      <w:sz w:val="20"/>
                      <w:szCs w:val="20"/>
                      <w:u w:color="000000"/>
                      <w:bdr w:val="nil"/>
                    </w:rPr>
                  </w:pPr>
                  <w:r w:rsidRPr="00C043FD">
                    <w:rPr>
                      <w:rFonts w:eastAsia="Calibri"/>
                      <w:bCs/>
                      <w:sz w:val="20"/>
                      <w:szCs w:val="20"/>
                      <w:u w:color="000000"/>
                      <w:bdr w:val="nil"/>
                    </w:rPr>
                    <w:t>Early antibiotic administration</w:t>
                  </w:r>
                </w:p>
              </w:tc>
              <w:tc>
                <w:tcPr>
                  <w:tcW w:w="3299" w:type="dxa"/>
                  <w:shd w:val="clear" w:color="auto" w:fill="FFFFFF"/>
                </w:tcPr>
                <w:p w:rsidR="007B2AA1" w:rsidRPr="00C043FD" w:rsidRDefault="007B2AA1" w:rsidP="003C65DD">
                  <w:pPr>
                    <w:widowControl w:val="0"/>
                    <w:pBdr>
                      <w:top w:val="nil"/>
                      <w:left w:val="nil"/>
                      <w:bottom w:val="nil"/>
                      <w:right w:val="nil"/>
                      <w:between w:val="nil"/>
                      <w:bar w:val="nil"/>
                    </w:pBdr>
                    <w:tabs>
                      <w:tab w:val="left" w:pos="47"/>
                      <w:tab w:val="left" w:pos="137"/>
                      <w:tab w:val="left" w:pos="317"/>
                      <w:tab w:val="left" w:pos="2160"/>
                      <w:tab w:val="left" w:pos="2880"/>
                      <w:tab w:val="left" w:pos="3012"/>
                      <w:tab w:val="left" w:pos="3600"/>
                      <w:tab w:val="left" w:pos="4320"/>
                      <w:tab w:val="left" w:pos="5040"/>
                      <w:tab w:val="left" w:pos="5760"/>
                      <w:tab w:val="left" w:pos="6480"/>
                      <w:tab w:val="left" w:pos="7200"/>
                      <w:tab w:val="left" w:pos="7920"/>
                      <w:tab w:val="left" w:pos="8640"/>
                    </w:tabs>
                    <w:autoSpaceDE w:val="0"/>
                    <w:autoSpaceDN w:val="0"/>
                    <w:adjustRightInd w:val="0"/>
                    <w:ind w:left="108" w:right="-196"/>
                    <w:contextualSpacing/>
                    <w:rPr>
                      <w:rFonts w:eastAsia="Calibri"/>
                      <w:bCs/>
                      <w:sz w:val="20"/>
                      <w:szCs w:val="20"/>
                      <w:u w:color="000000"/>
                      <w:bdr w:val="nil"/>
                    </w:rPr>
                  </w:pPr>
                  <w:r w:rsidRPr="00C043FD">
                    <w:rPr>
                      <w:rFonts w:eastAsia="Calibri"/>
                      <w:bCs/>
                      <w:sz w:val="20"/>
                      <w:szCs w:val="20"/>
                      <w:u w:color="000000"/>
                      <w:bdr w:val="nil"/>
                    </w:rPr>
                    <w:t>No pre-existing standards</w:t>
                  </w:r>
                </w:p>
                <w:p w:rsidR="007B2AA1" w:rsidRPr="00C043FD" w:rsidRDefault="007B2AA1" w:rsidP="003C65DD">
                  <w:pPr>
                    <w:widowControl w:val="0"/>
                    <w:pBdr>
                      <w:top w:val="nil"/>
                      <w:left w:val="nil"/>
                      <w:bottom w:val="nil"/>
                      <w:right w:val="nil"/>
                      <w:between w:val="nil"/>
                      <w:bar w:val="nil"/>
                    </w:pBdr>
                    <w:tabs>
                      <w:tab w:val="left" w:pos="47"/>
                      <w:tab w:val="left" w:pos="137"/>
                      <w:tab w:val="left" w:pos="317"/>
                      <w:tab w:val="left" w:pos="2160"/>
                      <w:tab w:val="left" w:pos="2880"/>
                      <w:tab w:val="left" w:pos="3012"/>
                      <w:tab w:val="left" w:pos="3600"/>
                      <w:tab w:val="left" w:pos="4320"/>
                      <w:tab w:val="left" w:pos="5040"/>
                      <w:tab w:val="left" w:pos="5760"/>
                      <w:tab w:val="left" w:pos="6480"/>
                      <w:tab w:val="left" w:pos="7200"/>
                      <w:tab w:val="left" w:pos="7920"/>
                      <w:tab w:val="left" w:pos="8640"/>
                    </w:tabs>
                    <w:autoSpaceDE w:val="0"/>
                    <w:autoSpaceDN w:val="0"/>
                    <w:adjustRightInd w:val="0"/>
                    <w:ind w:left="108" w:right="-196"/>
                    <w:contextualSpacing/>
                    <w:rPr>
                      <w:rFonts w:eastAsia="Calibri"/>
                      <w:sz w:val="20"/>
                      <w:szCs w:val="20"/>
                      <w:u w:color="000000"/>
                      <w:bdr w:val="nil"/>
                    </w:rPr>
                  </w:pPr>
                  <w:r w:rsidRPr="00C043FD">
                    <w:rPr>
                      <w:rFonts w:eastAsia="Calibri"/>
                      <w:bCs/>
                      <w:sz w:val="20"/>
                      <w:szCs w:val="20"/>
                      <w:u w:color="000000"/>
                      <w:bdr w:val="nil"/>
                    </w:rPr>
                    <w:t>Usual care was developed as a requisite for the EGDT study</w:t>
                  </w:r>
                </w:p>
              </w:tc>
            </w:tr>
            <w:tr w:rsidR="007B2AA1" w:rsidRPr="00C043FD" w:rsidTr="003C65DD">
              <w:tc>
                <w:tcPr>
                  <w:tcW w:w="3073" w:type="dxa"/>
                  <w:shd w:val="clear" w:color="auto" w:fill="FFFFFF"/>
                  <w:noWrap/>
                  <w:tcMar>
                    <w:top w:w="29" w:type="dxa"/>
                    <w:left w:w="29" w:type="dxa"/>
                    <w:bottom w:w="29" w:type="dxa"/>
                    <w:right w:w="29" w:type="dxa"/>
                  </w:tcMar>
                </w:tcPr>
                <w:p w:rsidR="007B2AA1" w:rsidRPr="00C043FD" w:rsidRDefault="007B2AA1" w:rsidP="003C65DD">
                  <w:pPr>
                    <w:pBdr>
                      <w:top w:val="nil"/>
                      <w:left w:val="nil"/>
                      <w:bottom w:val="nil"/>
                      <w:right w:val="nil"/>
                      <w:between w:val="nil"/>
                      <w:bar w:val="nil"/>
                    </w:pBdr>
                    <w:ind w:left="164" w:right="-236"/>
                    <w:rPr>
                      <w:rFonts w:eastAsia="Calibri"/>
                      <w:bCs/>
                      <w:sz w:val="20"/>
                      <w:szCs w:val="20"/>
                      <w:u w:color="000000"/>
                      <w:bdr w:val="nil"/>
                    </w:rPr>
                  </w:pPr>
                  <w:r w:rsidRPr="00C043FD">
                    <w:rPr>
                      <w:rFonts w:eastAsia="Calibri"/>
                      <w:bCs/>
                      <w:sz w:val="20"/>
                      <w:szCs w:val="20"/>
                      <w:u w:color="000000"/>
                      <w:bdr w:val="nil"/>
                    </w:rPr>
                    <w:t>Enrollment</w:t>
                  </w:r>
                </w:p>
              </w:tc>
              <w:tc>
                <w:tcPr>
                  <w:tcW w:w="6750" w:type="dxa"/>
                  <w:shd w:val="clear" w:color="auto" w:fill="FFFFFF"/>
                  <w:noWrap/>
                  <w:tcMar>
                    <w:top w:w="29" w:type="dxa"/>
                    <w:left w:w="29" w:type="dxa"/>
                    <w:bottom w:w="29" w:type="dxa"/>
                    <w:right w:w="29" w:type="dxa"/>
                  </w:tcMar>
                  <w:hideMark/>
                </w:tcPr>
                <w:p w:rsidR="007B2AA1" w:rsidRPr="00C043FD" w:rsidRDefault="007B2AA1" w:rsidP="003C65DD">
                  <w:pPr>
                    <w:tabs>
                      <w:tab w:val="left" w:pos="178"/>
                    </w:tabs>
                    <w:ind w:left="178" w:right="-236"/>
                    <w:rPr>
                      <w:rFonts w:eastAsia="Calibri"/>
                      <w:sz w:val="20"/>
                      <w:szCs w:val="20"/>
                      <w:u w:color="000000"/>
                      <w:bdr w:val="nil"/>
                    </w:rPr>
                  </w:pPr>
                  <w:r w:rsidRPr="00C043FD">
                    <w:rPr>
                      <w:rFonts w:eastAsia="Calibri"/>
                      <w:sz w:val="20"/>
                      <w:szCs w:val="20"/>
                      <w:u w:color="000000"/>
                      <w:bdr w:val="nil"/>
                    </w:rPr>
                    <w:t>Enrollment (8/site/year)</w:t>
                  </w:r>
                </w:p>
                <w:p w:rsidR="007B2AA1" w:rsidRPr="00C043FD" w:rsidRDefault="007B2AA1" w:rsidP="003C65DD">
                  <w:pPr>
                    <w:tabs>
                      <w:tab w:val="left" w:pos="178"/>
                    </w:tabs>
                    <w:ind w:left="178" w:right="-236"/>
                    <w:rPr>
                      <w:rFonts w:eastAsia="Calibri"/>
                      <w:sz w:val="20"/>
                      <w:szCs w:val="20"/>
                      <w:u w:color="000000"/>
                      <w:bdr w:val="nil"/>
                    </w:rPr>
                  </w:pPr>
                  <w:r w:rsidRPr="00C043FD">
                    <w:rPr>
                      <w:rFonts w:eastAsia="Calibri"/>
                      <w:sz w:val="20"/>
                      <w:szCs w:val="20"/>
                      <w:u w:color="000000"/>
                      <w:bdr w:val="nil"/>
                    </w:rPr>
                    <w:t>2 to 12 hour window of enrollment in the ED</w:t>
                  </w:r>
                </w:p>
                <w:p w:rsidR="007B2AA1" w:rsidRPr="00C043FD" w:rsidRDefault="007B2AA1" w:rsidP="003C65DD">
                  <w:pPr>
                    <w:tabs>
                      <w:tab w:val="left" w:pos="178"/>
                    </w:tabs>
                    <w:ind w:left="178" w:right="-236"/>
                    <w:rPr>
                      <w:rFonts w:eastAsia="Calibri"/>
                      <w:bCs/>
                      <w:sz w:val="20"/>
                      <w:szCs w:val="20"/>
                      <w:u w:color="000000"/>
                      <w:bdr w:val="nil"/>
                    </w:rPr>
                  </w:pPr>
                  <w:r w:rsidRPr="00C043FD">
                    <w:rPr>
                      <w:rFonts w:eastAsia="Calibri"/>
                      <w:sz w:val="20"/>
                      <w:szCs w:val="20"/>
                      <w:u w:color="000000"/>
                      <w:bdr w:val="nil"/>
                    </w:rPr>
                    <w:t>Weekdays and no weekends (</w:t>
                  </w:r>
                  <w:proofErr w:type="spellStart"/>
                  <w:r w:rsidRPr="00C043FD">
                    <w:rPr>
                      <w:rFonts w:eastAsia="Calibri"/>
                      <w:sz w:val="20"/>
                      <w:szCs w:val="20"/>
                      <w:u w:color="000000"/>
                      <w:bdr w:val="nil"/>
                    </w:rPr>
                    <w:t>ProMISe</w:t>
                  </w:r>
                  <w:proofErr w:type="spellEnd"/>
                  <w:r w:rsidRPr="00C043FD">
                    <w:rPr>
                      <w:rFonts w:eastAsia="Calibri"/>
                      <w:sz w:val="20"/>
                      <w:szCs w:val="20"/>
                      <w:u w:color="000000"/>
                      <w:bdr w:val="nil"/>
                    </w:rPr>
                    <w:t>)</w:t>
                  </w:r>
                </w:p>
                <w:p w:rsidR="007B2AA1" w:rsidRPr="00C043FD" w:rsidRDefault="007B2AA1" w:rsidP="003C65DD">
                  <w:pPr>
                    <w:tabs>
                      <w:tab w:val="left" w:pos="178"/>
                    </w:tabs>
                    <w:ind w:left="178" w:right="-236"/>
                    <w:rPr>
                      <w:rFonts w:eastAsia="Calibri"/>
                      <w:sz w:val="20"/>
                      <w:szCs w:val="20"/>
                      <w:u w:color="000000"/>
                      <w:bdr w:val="nil"/>
                    </w:rPr>
                  </w:pPr>
                  <w:r w:rsidRPr="00C043FD">
                    <w:rPr>
                      <w:rFonts w:eastAsia="Calibri"/>
                      <w:sz w:val="20"/>
                      <w:szCs w:val="20"/>
                      <w:u w:color="000000"/>
                      <w:bdr w:val="nil"/>
                    </w:rPr>
                    <w:t xml:space="preserve">Exclusion rate of 2 to 1 </w:t>
                  </w:r>
                </w:p>
              </w:tc>
              <w:tc>
                <w:tcPr>
                  <w:tcW w:w="3299" w:type="dxa"/>
                  <w:shd w:val="clear" w:color="auto" w:fill="FFFFFF"/>
                </w:tcPr>
                <w:p w:rsidR="007B2AA1" w:rsidRPr="00C043FD" w:rsidRDefault="007B2AA1" w:rsidP="003C65DD">
                  <w:pPr>
                    <w:tabs>
                      <w:tab w:val="left" w:pos="47"/>
                      <w:tab w:val="left" w:pos="137"/>
                      <w:tab w:val="left" w:pos="227"/>
                    </w:tabs>
                    <w:ind w:left="108" w:right="-196"/>
                    <w:rPr>
                      <w:rFonts w:eastAsia="Calibri"/>
                      <w:sz w:val="20"/>
                      <w:szCs w:val="20"/>
                      <w:u w:color="000000"/>
                      <w:bdr w:val="nil"/>
                    </w:rPr>
                  </w:pPr>
                  <w:r w:rsidRPr="00C043FD">
                    <w:rPr>
                      <w:rFonts w:eastAsia="Calibri"/>
                      <w:sz w:val="20"/>
                      <w:szCs w:val="20"/>
                      <w:u w:color="000000"/>
                      <w:bdr w:val="nil"/>
                    </w:rPr>
                    <w:t>Single center</w:t>
                  </w:r>
                </w:p>
                <w:p w:rsidR="007B2AA1" w:rsidRPr="00C043FD" w:rsidRDefault="007B2AA1" w:rsidP="003C65DD">
                  <w:pPr>
                    <w:tabs>
                      <w:tab w:val="left" w:pos="47"/>
                      <w:tab w:val="left" w:pos="137"/>
                      <w:tab w:val="left" w:pos="227"/>
                    </w:tabs>
                    <w:ind w:left="108" w:right="-196"/>
                    <w:rPr>
                      <w:rFonts w:eastAsia="Calibri"/>
                      <w:sz w:val="20"/>
                      <w:szCs w:val="20"/>
                      <w:u w:color="000000"/>
                      <w:bdr w:val="nil"/>
                    </w:rPr>
                  </w:pPr>
                  <w:r w:rsidRPr="00C043FD">
                    <w:rPr>
                      <w:rFonts w:eastAsia="Calibri"/>
                      <w:sz w:val="20"/>
                      <w:szCs w:val="20"/>
                      <w:u w:color="000000"/>
                      <w:bdr w:val="nil"/>
                    </w:rPr>
                    <w:t xml:space="preserve">1-2 hour enrollment </w:t>
                  </w:r>
                </w:p>
                <w:p w:rsidR="007B2AA1" w:rsidRPr="00C043FD" w:rsidRDefault="007B2AA1" w:rsidP="003C65DD">
                  <w:pPr>
                    <w:tabs>
                      <w:tab w:val="left" w:pos="47"/>
                      <w:tab w:val="left" w:pos="137"/>
                      <w:tab w:val="left" w:pos="227"/>
                    </w:tabs>
                    <w:ind w:left="108" w:right="-196"/>
                    <w:rPr>
                      <w:rFonts w:eastAsia="Calibri"/>
                      <w:sz w:val="20"/>
                      <w:szCs w:val="20"/>
                      <w:u w:color="000000"/>
                      <w:bdr w:val="nil"/>
                    </w:rPr>
                  </w:pPr>
                  <w:r w:rsidRPr="00C043FD">
                    <w:rPr>
                      <w:rFonts w:eastAsia="Calibri"/>
                      <w:sz w:val="20"/>
                      <w:szCs w:val="20"/>
                      <w:u w:color="000000"/>
                      <w:bdr w:val="nil"/>
                    </w:rPr>
                    <w:t>9% exclusion</w:t>
                  </w:r>
                </w:p>
              </w:tc>
            </w:tr>
            <w:tr w:rsidR="007B2AA1" w:rsidRPr="00C043FD" w:rsidTr="003C65DD">
              <w:tc>
                <w:tcPr>
                  <w:tcW w:w="3073" w:type="dxa"/>
                  <w:shd w:val="clear" w:color="auto" w:fill="FFFFFF"/>
                  <w:noWrap/>
                  <w:tcMar>
                    <w:top w:w="29" w:type="dxa"/>
                    <w:left w:w="29" w:type="dxa"/>
                    <w:bottom w:w="29" w:type="dxa"/>
                    <w:right w:w="29" w:type="dxa"/>
                  </w:tcMar>
                </w:tcPr>
                <w:p w:rsidR="007B2AA1" w:rsidRPr="00C043FD" w:rsidRDefault="007B2AA1" w:rsidP="003C65DD">
                  <w:pPr>
                    <w:pBdr>
                      <w:top w:val="nil"/>
                      <w:left w:val="nil"/>
                      <w:bottom w:val="nil"/>
                      <w:right w:val="nil"/>
                      <w:between w:val="nil"/>
                      <w:bar w:val="nil"/>
                    </w:pBdr>
                    <w:ind w:left="164" w:right="-236"/>
                    <w:rPr>
                      <w:rFonts w:eastAsia="Calibri"/>
                      <w:bCs/>
                      <w:sz w:val="20"/>
                      <w:szCs w:val="20"/>
                      <w:u w:color="000000"/>
                      <w:bdr w:val="nil"/>
                    </w:rPr>
                  </w:pPr>
                  <w:r w:rsidRPr="00C043FD">
                    <w:rPr>
                      <w:rFonts w:eastAsia="Calibri"/>
                      <w:bCs/>
                      <w:sz w:val="20"/>
                      <w:szCs w:val="20"/>
                      <w:u w:color="000000"/>
                      <w:bdr w:val="nil"/>
                    </w:rPr>
                    <w:t>Fluid challenge</w:t>
                  </w:r>
                </w:p>
              </w:tc>
              <w:tc>
                <w:tcPr>
                  <w:tcW w:w="6750" w:type="dxa"/>
                  <w:shd w:val="clear" w:color="auto" w:fill="FFFFFF"/>
                  <w:noWrap/>
                  <w:tcMar>
                    <w:top w:w="29" w:type="dxa"/>
                    <w:left w:w="29" w:type="dxa"/>
                    <w:bottom w:w="29" w:type="dxa"/>
                    <w:right w:w="29" w:type="dxa"/>
                  </w:tcMar>
                  <w:hideMark/>
                </w:tcPr>
                <w:p w:rsidR="007B2AA1" w:rsidRPr="00C043FD" w:rsidRDefault="007B2AA1" w:rsidP="003C65DD">
                  <w:pPr>
                    <w:widowControl w:val="0"/>
                    <w:pBdr>
                      <w:top w:val="nil"/>
                      <w:left w:val="nil"/>
                      <w:bottom w:val="nil"/>
                      <w:right w:val="nil"/>
                      <w:between w:val="nil"/>
                      <w:bar w:val="nil"/>
                    </w:pBdr>
                    <w:tabs>
                      <w:tab w:val="left" w:pos="421"/>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178" w:right="-236"/>
                    <w:contextualSpacing/>
                    <w:rPr>
                      <w:rFonts w:eastAsia="Calibri"/>
                      <w:bCs/>
                      <w:sz w:val="20"/>
                      <w:szCs w:val="20"/>
                      <w:u w:color="000000"/>
                      <w:bdr w:val="nil"/>
                    </w:rPr>
                  </w:pPr>
                  <w:r w:rsidRPr="00C043FD">
                    <w:rPr>
                      <w:rFonts w:eastAsia="Calibri"/>
                      <w:bCs/>
                      <w:sz w:val="20"/>
                      <w:szCs w:val="20"/>
                      <w:u w:color="000000"/>
                      <w:bdr w:val="nil"/>
                    </w:rPr>
                    <w:t>Fluid challenge - 1 liter or surrogate</w:t>
                  </w:r>
                </w:p>
                <w:p w:rsidR="007B2AA1" w:rsidRPr="00C043FD" w:rsidRDefault="007B2AA1" w:rsidP="003C65DD">
                  <w:pPr>
                    <w:widowControl w:val="0"/>
                    <w:pBdr>
                      <w:top w:val="nil"/>
                      <w:left w:val="nil"/>
                      <w:bottom w:val="nil"/>
                      <w:right w:val="nil"/>
                      <w:between w:val="nil"/>
                      <w:bar w:val="nil"/>
                    </w:pBdr>
                    <w:tabs>
                      <w:tab w:val="left" w:pos="421"/>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178" w:right="-236"/>
                    <w:contextualSpacing/>
                    <w:rPr>
                      <w:rFonts w:eastAsia="Calibri"/>
                      <w:bCs/>
                      <w:sz w:val="20"/>
                      <w:szCs w:val="20"/>
                      <w:u w:color="000000"/>
                      <w:bdr w:val="nil"/>
                    </w:rPr>
                  </w:pPr>
                  <w:r w:rsidRPr="00C043FD">
                    <w:rPr>
                      <w:rFonts w:eastAsia="Calibri"/>
                      <w:bCs/>
                      <w:sz w:val="20"/>
                      <w:szCs w:val="20"/>
                      <w:u w:color="000000"/>
                      <w:bdr w:val="nil"/>
                    </w:rPr>
                    <w:t>2-3 liters before enrollment</w:t>
                  </w:r>
                </w:p>
                <w:p w:rsidR="007B2AA1" w:rsidRPr="00C043FD" w:rsidRDefault="007B2AA1" w:rsidP="003C65DD">
                  <w:pPr>
                    <w:widowControl w:val="0"/>
                    <w:pBdr>
                      <w:top w:val="nil"/>
                      <w:left w:val="nil"/>
                      <w:bottom w:val="nil"/>
                      <w:right w:val="nil"/>
                      <w:between w:val="nil"/>
                      <w:bar w:val="nil"/>
                    </w:pBdr>
                    <w:tabs>
                      <w:tab w:val="left" w:pos="421"/>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178" w:right="-236"/>
                    <w:contextualSpacing/>
                    <w:rPr>
                      <w:rFonts w:eastAsia="Calibri"/>
                      <w:bCs/>
                      <w:sz w:val="20"/>
                      <w:szCs w:val="20"/>
                      <w:u w:color="000000"/>
                      <w:bdr w:val="nil"/>
                    </w:rPr>
                  </w:pPr>
                  <w:r w:rsidRPr="00C043FD">
                    <w:rPr>
                      <w:rFonts w:eastAsia="Calibri"/>
                      <w:bCs/>
                      <w:sz w:val="20"/>
                      <w:szCs w:val="20"/>
                      <w:u w:color="000000"/>
                      <w:bdr w:val="nil"/>
                    </w:rPr>
                    <w:t xml:space="preserve">Similar fluid in all treatment groups from ED arrival to 6 hours </w:t>
                  </w:r>
                </w:p>
              </w:tc>
              <w:tc>
                <w:tcPr>
                  <w:tcW w:w="3299" w:type="dxa"/>
                  <w:shd w:val="clear" w:color="auto" w:fill="FFFFFF"/>
                </w:tcPr>
                <w:p w:rsidR="007B2AA1" w:rsidRPr="00C043FD" w:rsidRDefault="007B2AA1" w:rsidP="003C65DD">
                  <w:pPr>
                    <w:widowControl w:val="0"/>
                    <w:pBdr>
                      <w:top w:val="nil"/>
                      <w:left w:val="nil"/>
                      <w:bottom w:val="nil"/>
                      <w:right w:val="nil"/>
                      <w:between w:val="nil"/>
                      <w:bar w:val="nil"/>
                    </w:pBdr>
                    <w:tabs>
                      <w:tab w:val="left" w:pos="47"/>
                      <w:tab w:val="left" w:pos="137"/>
                      <w:tab w:val="left" w:pos="227"/>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108" w:right="-196"/>
                    <w:contextualSpacing/>
                    <w:rPr>
                      <w:rFonts w:eastAsia="Calibri"/>
                      <w:bCs/>
                      <w:sz w:val="20"/>
                      <w:szCs w:val="20"/>
                      <w:u w:color="000000"/>
                      <w:bdr w:val="nil"/>
                    </w:rPr>
                  </w:pPr>
                  <w:r w:rsidRPr="00C043FD">
                    <w:rPr>
                      <w:rFonts w:eastAsia="Calibri"/>
                      <w:bCs/>
                      <w:sz w:val="20"/>
                      <w:szCs w:val="20"/>
                      <w:u w:color="000000"/>
                      <w:bdr w:val="nil"/>
                    </w:rPr>
                    <w:t>30 ml/kg</w:t>
                  </w:r>
                </w:p>
                <w:p w:rsidR="007B2AA1" w:rsidRPr="00C043FD" w:rsidRDefault="007B2AA1" w:rsidP="003C65DD">
                  <w:pPr>
                    <w:widowControl w:val="0"/>
                    <w:pBdr>
                      <w:top w:val="nil"/>
                      <w:left w:val="nil"/>
                      <w:bottom w:val="nil"/>
                      <w:right w:val="nil"/>
                      <w:between w:val="nil"/>
                      <w:bar w:val="nil"/>
                    </w:pBdr>
                    <w:tabs>
                      <w:tab w:val="left" w:pos="47"/>
                      <w:tab w:val="left" w:pos="137"/>
                      <w:tab w:val="left" w:pos="227"/>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108" w:right="-196"/>
                    <w:contextualSpacing/>
                    <w:rPr>
                      <w:rFonts w:eastAsia="Calibri"/>
                      <w:bCs/>
                      <w:sz w:val="20"/>
                      <w:szCs w:val="20"/>
                      <w:u w:color="000000"/>
                      <w:bdr w:val="nil"/>
                    </w:rPr>
                  </w:pPr>
                  <w:r w:rsidRPr="00C043FD">
                    <w:rPr>
                      <w:rFonts w:eastAsia="Calibri"/>
                      <w:bCs/>
                      <w:sz w:val="20"/>
                      <w:szCs w:val="20"/>
                      <w:u w:color="000000"/>
                      <w:bdr w:val="nil"/>
                    </w:rPr>
                    <w:t>42% more volume in EGDT group for treatment effect</w:t>
                  </w:r>
                </w:p>
              </w:tc>
            </w:tr>
            <w:tr w:rsidR="007B2AA1" w:rsidRPr="00C043FD" w:rsidTr="003C65DD">
              <w:tc>
                <w:tcPr>
                  <w:tcW w:w="3073" w:type="dxa"/>
                  <w:shd w:val="clear" w:color="auto" w:fill="FFFFFF"/>
                  <w:noWrap/>
                  <w:tcMar>
                    <w:top w:w="29" w:type="dxa"/>
                    <w:left w:w="29" w:type="dxa"/>
                    <w:bottom w:w="29" w:type="dxa"/>
                    <w:right w:w="29" w:type="dxa"/>
                  </w:tcMar>
                </w:tcPr>
                <w:p w:rsidR="007B2AA1" w:rsidRPr="00C043FD" w:rsidRDefault="007B2AA1" w:rsidP="003C65DD">
                  <w:pPr>
                    <w:pBdr>
                      <w:top w:val="nil"/>
                      <w:left w:val="nil"/>
                      <w:bottom w:val="nil"/>
                      <w:right w:val="nil"/>
                      <w:between w:val="nil"/>
                      <w:bar w:val="nil"/>
                    </w:pBdr>
                    <w:ind w:left="164" w:right="-236"/>
                    <w:rPr>
                      <w:rFonts w:eastAsia="Calibri"/>
                      <w:bCs/>
                      <w:sz w:val="20"/>
                      <w:szCs w:val="20"/>
                      <w:u w:color="000000"/>
                      <w:bdr w:val="nil"/>
                    </w:rPr>
                  </w:pPr>
                  <w:r w:rsidRPr="00C043FD">
                    <w:rPr>
                      <w:rFonts w:eastAsia="Calibri"/>
                      <w:bCs/>
                      <w:sz w:val="20"/>
                      <w:szCs w:val="20"/>
                      <w:u w:color="000000"/>
                      <w:bdr w:val="nil"/>
                    </w:rPr>
                    <w:t>Trial duration and Timing</w:t>
                  </w:r>
                </w:p>
              </w:tc>
              <w:tc>
                <w:tcPr>
                  <w:tcW w:w="6750" w:type="dxa"/>
                  <w:shd w:val="clear" w:color="auto" w:fill="FFFFFF"/>
                  <w:noWrap/>
                  <w:tcMar>
                    <w:top w:w="29" w:type="dxa"/>
                    <w:left w:w="29" w:type="dxa"/>
                    <w:bottom w:w="29" w:type="dxa"/>
                    <w:right w:w="29" w:type="dxa"/>
                  </w:tcMar>
                  <w:hideMark/>
                </w:tcPr>
                <w:p w:rsidR="007B2AA1" w:rsidRPr="00C043FD" w:rsidRDefault="007B2AA1" w:rsidP="003C65DD">
                  <w:pPr>
                    <w:tabs>
                      <w:tab w:val="left" w:pos="421"/>
                    </w:tabs>
                    <w:ind w:left="178" w:right="-236"/>
                    <w:rPr>
                      <w:rFonts w:eastAsia="Calibri"/>
                      <w:bCs/>
                      <w:sz w:val="20"/>
                      <w:szCs w:val="20"/>
                      <w:u w:color="000000"/>
                      <w:bdr w:val="nil"/>
                    </w:rPr>
                  </w:pPr>
                  <w:r w:rsidRPr="00C043FD">
                    <w:rPr>
                      <w:rFonts w:eastAsia="Calibri"/>
                      <w:bCs/>
                      <w:sz w:val="20"/>
                      <w:szCs w:val="20"/>
                      <w:u w:color="000000"/>
                      <w:bdr w:val="nil"/>
                    </w:rPr>
                    <w:t xml:space="preserve">Conduction began 7-8 years after EGDT (2008-2015) </w:t>
                  </w:r>
                </w:p>
                <w:p w:rsidR="007B2AA1" w:rsidRPr="00C043FD" w:rsidRDefault="007B2AA1" w:rsidP="003C65DD">
                  <w:pPr>
                    <w:tabs>
                      <w:tab w:val="left" w:pos="421"/>
                    </w:tabs>
                    <w:ind w:left="178" w:right="-236"/>
                    <w:rPr>
                      <w:rFonts w:eastAsia="Calibri"/>
                      <w:bCs/>
                      <w:sz w:val="20"/>
                      <w:szCs w:val="20"/>
                      <w:u w:color="000000"/>
                      <w:bdr w:val="nil"/>
                    </w:rPr>
                  </w:pPr>
                  <w:r w:rsidRPr="00C043FD">
                    <w:rPr>
                      <w:rFonts w:eastAsia="Calibri"/>
                      <w:bCs/>
                      <w:sz w:val="20"/>
                      <w:szCs w:val="20"/>
                      <w:u w:color="000000"/>
                      <w:bdr w:val="nil"/>
                    </w:rPr>
                    <w:t>Duration ranging between 4 to 8 years</w:t>
                  </w:r>
                </w:p>
                <w:p w:rsidR="007B2AA1" w:rsidRPr="00C043FD" w:rsidRDefault="007B2AA1" w:rsidP="003C65DD">
                  <w:pPr>
                    <w:tabs>
                      <w:tab w:val="left" w:pos="421"/>
                    </w:tabs>
                    <w:ind w:left="178" w:right="-236"/>
                    <w:rPr>
                      <w:rFonts w:eastAsia="Calibri"/>
                      <w:bCs/>
                      <w:sz w:val="20"/>
                      <w:szCs w:val="20"/>
                      <w:u w:color="000000"/>
                      <w:bdr w:val="nil"/>
                    </w:rPr>
                  </w:pPr>
                  <w:r w:rsidRPr="00C043FD">
                    <w:rPr>
                      <w:rFonts w:eastAsia="Calibri"/>
                      <w:bCs/>
                      <w:sz w:val="20"/>
                      <w:szCs w:val="20"/>
                      <w:u w:color="000000"/>
                      <w:bdr w:val="nil"/>
                    </w:rPr>
                    <w:t>SSC guidelines were published in 2004, 2008, and 2012</w:t>
                  </w:r>
                  <w:r w:rsidRPr="00C043FD">
                    <w:rPr>
                      <w:rFonts w:eastAsia="Calibri"/>
                      <w:bCs/>
                      <w:sz w:val="20"/>
                      <w:szCs w:val="20"/>
                      <w:u w:color="000000"/>
                      <w:bdr w:val="nil"/>
                    </w:rPr>
                    <w:tab/>
                  </w:r>
                </w:p>
              </w:tc>
              <w:tc>
                <w:tcPr>
                  <w:tcW w:w="3299" w:type="dxa"/>
                  <w:shd w:val="clear" w:color="auto" w:fill="FFFFFF"/>
                </w:tcPr>
                <w:p w:rsidR="007B2AA1" w:rsidRDefault="007B2AA1" w:rsidP="003C65DD">
                  <w:pPr>
                    <w:tabs>
                      <w:tab w:val="left" w:pos="47"/>
                      <w:tab w:val="left" w:pos="137"/>
                    </w:tabs>
                    <w:ind w:left="108" w:right="-196"/>
                    <w:rPr>
                      <w:rFonts w:eastAsia="Calibri"/>
                      <w:bCs/>
                      <w:sz w:val="20"/>
                      <w:szCs w:val="20"/>
                      <w:u w:color="000000"/>
                      <w:bdr w:val="nil"/>
                    </w:rPr>
                  </w:pPr>
                  <w:r w:rsidRPr="00C043FD">
                    <w:rPr>
                      <w:rFonts w:eastAsia="Calibri"/>
                      <w:bCs/>
                      <w:sz w:val="20"/>
                      <w:szCs w:val="20"/>
                      <w:u w:color="000000"/>
                      <w:bdr w:val="nil"/>
                    </w:rPr>
                    <w:t>No existing sepsis protocols</w:t>
                  </w:r>
                </w:p>
                <w:p w:rsidR="007B2AA1" w:rsidRPr="00C043FD" w:rsidRDefault="007B2AA1" w:rsidP="003C65DD">
                  <w:pPr>
                    <w:tabs>
                      <w:tab w:val="left" w:pos="47"/>
                      <w:tab w:val="left" w:pos="137"/>
                    </w:tabs>
                    <w:ind w:left="108" w:right="-196"/>
                    <w:rPr>
                      <w:rFonts w:eastAsia="Calibri"/>
                      <w:bCs/>
                      <w:sz w:val="20"/>
                      <w:szCs w:val="20"/>
                      <w:u w:color="000000"/>
                      <w:bdr w:val="nil"/>
                    </w:rPr>
                  </w:pPr>
                  <w:r>
                    <w:rPr>
                      <w:rFonts w:eastAsia="Calibri"/>
                      <w:bCs/>
                      <w:sz w:val="20"/>
                      <w:szCs w:val="20"/>
                      <w:u w:color="000000"/>
                      <w:bdr w:val="nil"/>
                    </w:rPr>
                    <w:t>3 year duration</w:t>
                  </w:r>
                </w:p>
                <w:p w:rsidR="007B2AA1" w:rsidRPr="00C043FD" w:rsidRDefault="007B2AA1" w:rsidP="003C65DD">
                  <w:pPr>
                    <w:tabs>
                      <w:tab w:val="left" w:pos="47"/>
                      <w:tab w:val="left" w:pos="137"/>
                    </w:tabs>
                    <w:ind w:right="-196"/>
                    <w:rPr>
                      <w:rFonts w:eastAsia="Calibri"/>
                      <w:bCs/>
                      <w:sz w:val="20"/>
                      <w:szCs w:val="20"/>
                      <w:u w:color="000000"/>
                      <w:bdr w:val="nil"/>
                    </w:rPr>
                  </w:pPr>
                </w:p>
              </w:tc>
            </w:tr>
            <w:tr w:rsidR="007B2AA1" w:rsidRPr="00C043FD" w:rsidTr="003C65DD">
              <w:tc>
                <w:tcPr>
                  <w:tcW w:w="3073" w:type="dxa"/>
                  <w:shd w:val="clear" w:color="auto" w:fill="FFFFFF"/>
                  <w:noWrap/>
                  <w:tcMar>
                    <w:top w:w="29" w:type="dxa"/>
                    <w:left w:w="29" w:type="dxa"/>
                    <w:bottom w:w="29" w:type="dxa"/>
                    <w:right w:w="29" w:type="dxa"/>
                  </w:tcMar>
                </w:tcPr>
                <w:p w:rsidR="007B2AA1" w:rsidRPr="00C043FD" w:rsidRDefault="007B2AA1" w:rsidP="003C65DD">
                  <w:pPr>
                    <w:pBdr>
                      <w:top w:val="nil"/>
                      <w:left w:val="nil"/>
                      <w:bottom w:val="nil"/>
                      <w:right w:val="nil"/>
                      <w:between w:val="nil"/>
                      <w:bar w:val="nil"/>
                    </w:pBdr>
                    <w:ind w:left="164" w:right="-236"/>
                    <w:rPr>
                      <w:rFonts w:eastAsia="Calibri"/>
                      <w:bCs/>
                      <w:sz w:val="20"/>
                      <w:szCs w:val="20"/>
                      <w:u w:color="000000"/>
                      <w:bdr w:val="nil"/>
                    </w:rPr>
                  </w:pPr>
                  <w:r w:rsidRPr="00C043FD">
                    <w:rPr>
                      <w:rFonts w:eastAsia="Calibri"/>
                      <w:bCs/>
                      <w:sz w:val="20"/>
                      <w:szCs w:val="20"/>
                      <w:u w:color="000000"/>
                      <w:bdr w:val="nil"/>
                    </w:rPr>
                    <w:t>Blinding</w:t>
                  </w:r>
                </w:p>
              </w:tc>
              <w:tc>
                <w:tcPr>
                  <w:tcW w:w="6750" w:type="dxa"/>
                  <w:shd w:val="clear" w:color="auto" w:fill="FFFFFF"/>
                  <w:noWrap/>
                  <w:tcMar>
                    <w:top w:w="29" w:type="dxa"/>
                    <w:left w:w="29" w:type="dxa"/>
                    <w:bottom w:w="29" w:type="dxa"/>
                    <w:right w:w="29" w:type="dxa"/>
                  </w:tcMar>
                  <w:hideMark/>
                </w:tcPr>
                <w:p w:rsidR="007B2AA1" w:rsidRPr="00C043FD" w:rsidRDefault="007B2AA1" w:rsidP="003C65DD">
                  <w:pPr>
                    <w:tabs>
                      <w:tab w:val="left" w:pos="421"/>
                      <w:tab w:val="left" w:pos="1007"/>
                    </w:tabs>
                    <w:ind w:left="178" w:right="-236"/>
                    <w:rPr>
                      <w:rFonts w:eastAsia="Calibri"/>
                      <w:sz w:val="20"/>
                      <w:szCs w:val="20"/>
                      <w:u w:color="000000"/>
                      <w:bdr w:val="nil"/>
                    </w:rPr>
                  </w:pPr>
                  <w:r w:rsidRPr="00C043FD">
                    <w:rPr>
                      <w:rFonts w:eastAsia="Calibri"/>
                      <w:sz w:val="20"/>
                      <w:szCs w:val="20"/>
                      <w:u w:color="000000"/>
                      <w:bdr w:val="nil"/>
                    </w:rPr>
                    <w:t xml:space="preserve">Open labeled study in the ICU </w:t>
                  </w:r>
                </w:p>
              </w:tc>
              <w:tc>
                <w:tcPr>
                  <w:tcW w:w="3299" w:type="dxa"/>
                  <w:shd w:val="clear" w:color="auto" w:fill="FFFFFF"/>
                </w:tcPr>
                <w:p w:rsidR="007B2AA1" w:rsidRPr="00C043FD" w:rsidRDefault="007B2AA1" w:rsidP="003C65DD">
                  <w:pPr>
                    <w:tabs>
                      <w:tab w:val="left" w:pos="227"/>
                    </w:tabs>
                    <w:ind w:left="108" w:right="-196"/>
                    <w:rPr>
                      <w:rFonts w:eastAsia="Calibri"/>
                      <w:sz w:val="20"/>
                      <w:szCs w:val="20"/>
                      <w:u w:color="000000"/>
                      <w:bdr w:val="nil"/>
                    </w:rPr>
                  </w:pPr>
                  <w:r w:rsidRPr="00C043FD">
                    <w:rPr>
                      <w:rFonts w:eastAsia="Calibri"/>
                      <w:sz w:val="20"/>
                      <w:szCs w:val="20"/>
                      <w:u w:color="000000"/>
                      <w:bdr w:val="nil"/>
                    </w:rPr>
                    <w:t xml:space="preserve"> ICU was blinded to care provided in the ED and study variables.</w:t>
                  </w:r>
                </w:p>
                <w:p w:rsidR="007B2AA1" w:rsidRPr="00C043FD" w:rsidRDefault="007B2AA1" w:rsidP="003C65DD">
                  <w:pPr>
                    <w:tabs>
                      <w:tab w:val="left" w:pos="227"/>
                    </w:tabs>
                    <w:ind w:left="108" w:right="-196"/>
                    <w:rPr>
                      <w:rFonts w:eastAsia="Calibri"/>
                      <w:sz w:val="20"/>
                      <w:szCs w:val="20"/>
                      <w:u w:color="000000"/>
                      <w:bdr w:val="nil"/>
                    </w:rPr>
                  </w:pPr>
                  <w:r w:rsidRPr="00C043FD">
                    <w:rPr>
                      <w:rFonts w:eastAsia="Calibri"/>
                      <w:sz w:val="20"/>
                      <w:szCs w:val="20"/>
                      <w:u w:color="000000"/>
                      <w:bdr w:val="nil"/>
                    </w:rPr>
                    <w:t xml:space="preserve">ICU was blinded to lactate </w:t>
                  </w:r>
                </w:p>
                <w:p w:rsidR="007B2AA1" w:rsidRPr="00C043FD" w:rsidRDefault="007B2AA1" w:rsidP="003C65DD">
                  <w:pPr>
                    <w:tabs>
                      <w:tab w:val="left" w:pos="227"/>
                    </w:tabs>
                    <w:ind w:left="108" w:right="-196"/>
                    <w:rPr>
                      <w:rFonts w:eastAsia="Calibri"/>
                      <w:sz w:val="20"/>
                      <w:szCs w:val="20"/>
                      <w:u w:color="000000"/>
                      <w:bdr w:val="nil"/>
                    </w:rPr>
                  </w:pPr>
                  <w:r w:rsidRPr="00C043FD">
                    <w:rPr>
                      <w:rFonts w:eastAsia="Calibri"/>
                      <w:sz w:val="20"/>
                      <w:szCs w:val="20"/>
                      <w:u w:color="000000"/>
                      <w:bdr w:val="nil"/>
                    </w:rPr>
                    <w:t>and ScvO</w:t>
                  </w:r>
                  <w:r w:rsidRPr="00C043FD">
                    <w:rPr>
                      <w:sz w:val="20"/>
                      <w:szCs w:val="20"/>
                      <w:u w:color="000000"/>
                      <w:bdr w:val="nil"/>
                      <w:vertAlign w:val="subscript"/>
                    </w:rPr>
                    <w:t>2</w:t>
                  </w:r>
                  <w:r w:rsidRPr="00C043FD">
                    <w:rPr>
                      <w:rFonts w:eastAsia="Calibri"/>
                      <w:sz w:val="20"/>
                      <w:szCs w:val="20"/>
                      <w:u w:color="000000"/>
                      <w:bdr w:val="nil"/>
                    </w:rPr>
                    <w:t>) for 72 hours</w:t>
                  </w:r>
                </w:p>
              </w:tc>
            </w:tr>
            <w:tr w:rsidR="007B2AA1" w:rsidRPr="00C043FD" w:rsidTr="003C65DD">
              <w:trPr>
                <w:trHeight w:val="710"/>
              </w:trPr>
              <w:tc>
                <w:tcPr>
                  <w:tcW w:w="3073" w:type="dxa"/>
                  <w:shd w:val="clear" w:color="auto" w:fill="FFFFFF"/>
                  <w:noWrap/>
                  <w:tcMar>
                    <w:top w:w="29" w:type="dxa"/>
                    <w:left w:w="29" w:type="dxa"/>
                    <w:bottom w:w="29" w:type="dxa"/>
                    <w:right w:w="29" w:type="dxa"/>
                  </w:tcMar>
                </w:tcPr>
                <w:p w:rsidR="007B2AA1" w:rsidRPr="00C043FD" w:rsidRDefault="007B2AA1" w:rsidP="003C65DD">
                  <w:pPr>
                    <w:pBdr>
                      <w:top w:val="nil"/>
                      <w:left w:val="nil"/>
                      <w:bottom w:val="nil"/>
                      <w:right w:val="nil"/>
                      <w:between w:val="nil"/>
                      <w:bar w:val="nil"/>
                    </w:pBdr>
                    <w:ind w:left="164" w:right="-236"/>
                    <w:rPr>
                      <w:rFonts w:eastAsia="Calibri"/>
                      <w:bCs/>
                      <w:sz w:val="20"/>
                      <w:szCs w:val="20"/>
                      <w:u w:color="000000"/>
                      <w:bdr w:val="nil"/>
                    </w:rPr>
                  </w:pPr>
                  <w:r w:rsidRPr="00C043FD">
                    <w:rPr>
                      <w:rFonts w:eastAsia="Calibri"/>
                      <w:bCs/>
                      <w:sz w:val="20"/>
                      <w:szCs w:val="20"/>
                      <w:u w:color="000000"/>
                      <w:bdr w:val="nil"/>
                    </w:rPr>
                    <w:t xml:space="preserve">Trial conduction </w:t>
                  </w:r>
                </w:p>
              </w:tc>
              <w:tc>
                <w:tcPr>
                  <w:tcW w:w="6750" w:type="dxa"/>
                  <w:shd w:val="clear" w:color="auto" w:fill="FFFFFF"/>
                  <w:noWrap/>
                  <w:tcMar>
                    <w:top w:w="29" w:type="dxa"/>
                    <w:left w:w="29" w:type="dxa"/>
                    <w:bottom w:w="29" w:type="dxa"/>
                    <w:right w:w="29" w:type="dxa"/>
                  </w:tcMar>
                  <w:hideMark/>
                </w:tcPr>
                <w:p w:rsidR="007B2AA1" w:rsidRDefault="007B2AA1" w:rsidP="003C65DD">
                  <w:pPr>
                    <w:tabs>
                      <w:tab w:val="left" w:pos="421"/>
                    </w:tabs>
                    <w:ind w:left="178" w:right="-236"/>
                    <w:rPr>
                      <w:rFonts w:eastAsia="Calibri"/>
                      <w:sz w:val="20"/>
                      <w:szCs w:val="20"/>
                      <w:u w:color="000000"/>
                      <w:bdr w:val="nil"/>
                    </w:rPr>
                  </w:pPr>
                  <w:r w:rsidRPr="00C043FD">
                    <w:rPr>
                      <w:rFonts w:eastAsia="Calibri"/>
                      <w:sz w:val="20"/>
                      <w:szCs w:val="20"/>
                      <w:u w:color="000000"/>
                      <w:bdr w:val="nil"/>
                    </w:rPr>
                    <w:t>Duration of the ED stay less than 3 hours</w:t>
                  </w:r>
                  <w:r>
                    <w:rPr>
                      <w:rFonts w:eastAsia="Calibri"/>
                      <w:sz w:val="20"/>
                      <w:szCs w:val="20"/>
                      <w:u w:color="000000"/>
                      <w:bdr w:val="nil"/>
                    </w:rPr>
                    <w:t xml:space="preserve"> and transferred to ICU</w:t>
                  </w:r>
                </w:p>
                <w:p w:rsidR="007B2AA1" w:rsidRPr="00C043FD" w:rsidRDefault="007B2AA1" w:rsidP="003C65DD">
                  <w:pPr>
                    <w:tabs>
                      <w:tab w:val="left" w:pos="421"/>
                    </w:tabs>
                    <w:ind w:left="178" w:right="-236"/>
                    <w:rPr>
                      <w:rFonts w:eastAsia="Calibri"/>
                      <w:sz w:val="20"/>
                      <w:szCs w:val="20"/>
                      <w:u w:color="000000"/>
                      <w:bdr w:val="nil"/>
                    </w:rPr>
                  </w:pPr>
                  <w:r>
                    <w:rPr>
                      <w:rFonts w:eastAsia="Calibri"/>
                      <w:sz w:val="20"/>
                      <w:szCs w:val="20"/>
                      <w:u w:color="000000"/>
                      <w:bdr w:val="nil"/>
                    </w:rPr>
                    <w:t>Average ED length of stay is greater than 5 hours in reality</w:t>
                  </w:r>
                </w:p>
                <w:p w:rsidR="007B2AA1" w:rsidRPr="00C043FD" w:rsidRDefault="007B2AA1" w:rsidP="003C65DD">
                  <w:pPr>
                    <w:widowControl w:val="0"/>
                    <w:tabs>
                      <w:tab w:val="left" w:pos="421"/>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178" w:right="-236"/>
                    <w:rPr>
                      <w:rFonts w:eastAsia="Calibri"/>
                      <w:bCs/>
                      <w:sz w:val="20"/>
                      <w:szCs w:val="20"/>
                      <w:u w:color="000000"/>
                      <w:bdr w:val="nil"/>
                    </w:rPr>
                  </w:pPr>
                  <w:r w:rsidRPr="00C043FD">
                    <w:rPr>
                      <w:rFonts w:eastAsia="Calibri"/>
                      <w:bCs/>
                      <w:sz w:val="20"/>
                      <w:szCs w:val="20"/>
                      <w:u w:color="000000"/>
                      <w:bdr w:val="nil"/>
                    </w:rPr>
                    <w:t>Delayed resuscitation bundle completion possible after 6 hours</w:t>
                  </w:r>
                </w:p>
                <w:p w:rsidR="007B2AA1" w:rsidRPr="00C043FD" w:rsidRDefault="007B2AA1" w:rsidP="003C65DD">
                  <w:pPr>
                    <w:widowControl w:val="0"/>
                    <w:tabs>
                      <w:tab w:val="left" w:pos="421"/>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178" w:right="-236"/>
                    <w:rPr>
                      <w:rFonts w:eastAsia="Calibri"/>
                      <w:bCs/>
                      <w:sz w:val="20"/>
                      <w:szCs w:val="20"/>
                      <w:u w:color="000000"/>
                      <w:bdr w:val="nil"/>
                    </w:rPr>
                  </w:pPr>
                  <w:r w:rsidRPr="00C043FD">
                    <w:rPr>
                      <w:rFonts w:eastAsia="Calibri"/>
                      <w:bCs/>
                      <w:sz w:val="20"/>
                      <w:szCs w:val="20"/>
                      <w:u w:color="000000"/>
                      <w:bdr w:val="nil"/>
                    </w:rPr>
                    <w:t>High volume and tertiary care centers</w:t>
                  </w:r>
                </w:p>
                <w:p w:rsidR="007B2AA1" w:rsidRPr="00C043FD" w:rsidRDefault="007B2AA1" w:rsidP="003C65DD">
                  <w:pPr>
                    <w:tabs>
                      <w:tab w:val="left" w:pos="421"/>
                    </w:tabs>
                    <w:ind w:left="178" w:right="-236"/>
                    <w:rPr>
                      <w:rFonts w:eastAsia="Calibri"/>
                      <w:sz w:val="20"/>
                      <w:szCs w:val="20"/>
                      <w:u w:color="000000"/>
                      <w:bdr w:val="nil"/>
                    </w:rPr>
                  </w:pPr>
                  <w:r w:rsidRPr="00C043FD">
                    <w:rPr>
                      <w:rFonts w:eastAsia="Calibri"/>
                      <w:sz w:val="20"/>
                      <w:szCs w:val="20"/>
                      <w:u w:color="000000"/>
                      <w:bdr w:val="nil"/>
                    </w:rPr>
                    <w:lastRenderedPageBreak/>
                    <w:t>CVP placement over 50% of control groups in trio of EGDT trials</w:t>
                  </w:r>
                </w:p>
                <w:p w:rsidR="007B2AA1" w:rsidRPr="00C043FD" w:rsidRDefault="007B2AA1" w:rsidP="003C65DD">
                  <w:pPr>
                    <w:tabs>
                      <w:tab w:val="left" w:pos="421"/>
                    </w:tabs>
                    <w:ind w:left="178" w:right="-236"/>
                    <w:rPr>
                      <w:rFonts w:eastAsia="Calibri"/>
                      <w:sz w:val="20"/>
                      <w:szCs w:val="20"/>
                      <w:u w:color="000000"/>
                      <w:bdr w:val="nil"/>
                    </w:rPr>
                  </w:pPr>
                  <w:r w:rsidRPr="00C043FD">
                    <w:rPr>
                      <w:rFonts w:eastAsia="Calibri"/>
                      <w:sz w:val="20"/>
                      <w:szCs w:val="20"/>
                      <w:u w:color="000000"/>
                      <w:bdr w:val="nil"/>
                    </w:rPr>
                    <w:t>No control for delayed EGDT</w:t>
                  </w:r>
                </w:p>
                <w:p w:rsidR="007B2AA1" w:rsidRPr="00C043FD" w:rsidRDefault="007B2AA1" w:rsidP="003C65DD">
                  <w:pPr>
                    <w:tabs>
                      <w:tab w:val="left" w:pos="421"/>
                    </w:tabs>
                    <w:ind w:left="178" w:right="-236"/>
                    <w:rPr>
                      <w:rFonts w:eastAsia="Calibri"/>
                      <w:bCs/>
                      <w:sz w:val="20"/>
                      <w:szCs w:val="20"/>
                      <w:u w:color="000000"/>
                      <w:bdr w:val="nil"/>
                    </w:rPr>
                  </w:pPr>
                  <w:r w:rsidRPr="00C043FD">
                    <w:rPr>
                      <w:rFonts w:eastAsia="Calibri"/>
                      <w:bCs/>
                      <w:sz w:val="20"/>
                      <w:szCs w:val="20"/>
                      <w:u w:color="000000"/>
                      <w:bdr w:val="nil"/>
                    </w:rPr>
                    <w:t>A reduction in sample size after interim analysis low mortality</w:t>
                  </w:r>
                </w:p>
              </w:tc>
              <w:tc>
                <w:tcPr>
                  <w:tcW w:w="3299" w:type="dxa"/>
                  <w:shd w:val="clear" w:color="auto" w:fill="FFFFFF"/>
                </w:tcPr>
                <w:p w:rsidR="007B2AA1" w:rsidRPr="00C043FD" w:rsidRDefault="007B2AA1" w:rsidP="003C65DD">
                  <w:pPr>
                    <w:tabs>
                      <w:tab w:val="left" w:pos="47"/>
                      <w:tab w:val="left" w:pos="137"/>
                      <w:tab w:val="left" w:pos="227"/>
                    </w:tabs>
                    <w:ind w:left="108" w:right="-196"/>
                    <w:rPr>
                      <w:rFonts w:eastAsia="Calibri"/>
                      <w:sz w:val="20"/>
                      <w:szCs w:val="20"/>
                      <w:u w:color="000000"/>
                      <w:bdr w:val="nil"/>
                    </w:rPr>
                  </w:pPr>
                  <w:r w:rsidRPr="00C043FD">
                    <w:rPr>
                      <w:rFonts w:eastAsia="Calibri"/>
                      <w:sz w:val="20"/>
                      <w:szCs w:val="20"/>
                      <w:u w:color="000000"/>
                      <w:bdr w:val="nil"/>
                    </w:rPr>
                    <w:lastRenderedPageBreak/>
                    <w:t>Performed in ED only</w:t>
                  </w:r>
                </w:p>
                <w:p w:rsidR="007B2AA1" w:rsidRPr="00C043FD" w:rsidRDefault="007B2AA1" w:rsidP="003C65DD">
                  <w:pPr>
                    <w:tabs>
                      <w:tab w:val="left" w:pos="47"/>
                      <w:tab w:val="left" w:pos="137"/>
                      <w:tab w:val="left" w:pos="227"/>
                    </w:tabs>
                    <w:ind w:left="108" w:right="-196"/>
                    <w:rPr>
                      <w:rFonts w:eastAsia="Calibri"/>
                      <w:sz w:val="20"/>
                      <w:szCs w:val="20"/>
                      <w:u w:color="000000"/>
                      <w:bdr w:val="nil"/>
                    </w:rPr>
                  </w:pPr>
                  <w:r w:rsidRPr="00C043FD">
                    <w:rPr>
                      <w:rFonts w:eastAsia="Calibri"/>
                      <w:sz w:val="20"/>
                      <w:szCs w:val="20"/>
                      <w:u w:color="000000"/>
                      <w:bdr w:val="nil"/>
                    </w:rPr>
                    <w:t>6-8 hours in the ED</w:t>
                  </w:r>
                </w:p>
                <w:p w:rsidR="007B2AA1" w:rsidRPr="00C043FD" w:rsidRDefault="007B2AA1" w:rsidP="003C65DD">
                  <w:pPr>
                    <w:tabs>
                      <w:tab w:val="left" w:pos="47"/>
                      <w:tab w:val="left" w:pos="137"/>
                      <w:tab w:val="left" w:pos="227"/>
                    </w:tabs>
                    <w:ind w:left="108" w:right="-196"/>
                    <w:rPr>
                      <w:rFonts w:eastAsia="Calibri"/>
                      <w:sz w:val="20"/>
                      <w:szCs w:val="20"/>
                      <w:u w:color="000000"/>
                      <w:bdr w:val="nil"/>
                    </w:rPr>
                  </w:pPr>
                  <w:r w:rsidRPr="00C043FD">
                    <w:rPr>
                      <w:rFonts w:eastAsia="Calibri"/>
                      <w:sz w:val="20"/>
                      <w:szCs w:val="20"/>
                      <w:u w:color="000000"/>
                      <w:bdr w:val="nil"/>
                    </w:rPr>
                    <w:t>Delayed care improves outcomes</w:t>
                  </w:r>
                </w:p>
              </w:tc>
            </w:tr>
            <w:tr w:rsidR="007B2AA1" w:rsidRPr="00C043FD" w:rsidTr="003C65DD">
              <w:tc>
                <w:tcPr>
                  <w:tcW w:w="3073" w:type="dxa"/>
                  <w:shd w:val="clear" w:color="auto" w:fill="FFFFFF"/>
                  <w:noWrap/>
                  <w:tcMar>
                    <w:top w:w="29" w:type="dxa"/>
                    <w:left w:w="29" w:type="dxa"/>
                    <w:bottom w:w="29" w:type="dxa"/>
                    <w:right w:w="29" w:type="dxa"/>
                  </w:tcMar>
                </w:tcPr>
                <w:p w:rsidR="007B2AA1" w:rsidRPr="00C043FD" w:rsidRDefault="007B2AA1" w:rsidP="003C65DD">
                  <w:pPr>
                    <w:pBdr>
                      <w:top w:val="nil"/>
                      <w:left w:val="nil"/>
                      <w:bottom w:val="nil"/>
                      <w:right w:val="nil"/>
                      <w:between w:val="nil"/>
                      <w:bar w:val="nil"/>
                    </w:pBdr>
                    <w:ind w:left="164" w:right="-236"/>
                    <w:rPr>
                      <w:rFonts w:eastAsia="Calibri"/>
                      <w:bCs/>
                      <w:sz w:val="20"/>
                      <w:szCs w:val="20"/>
                      <w:u w:color="000000"/>
                      <w:bdr w:val="nil"/>
                    </w:rPr>
                  </w:pPr>
                  <w:r w:rsidRPr="00C043FD">
                    <w:rPr>
                      <w:rFonts w:eastAsia="Calibri"/>
                      <w:bCs/>
                      <w:sz w:val="20"/>
                      <w:szCs w:val="20"/>
                      <w:u w:color="000000"/>
                      <w:bdr w:val="nil"/>
                    </w:rPr>
                    <w:lastRenderedPageBreak/>
                    <w:t>Co-morbidities</w:t>
                  </w:r>
                </w:p>
              </w:tc>
              <w:tc>
                <w:tcPr>
                  <w:tcW w:w="6750" w:type="dxa"/>
                  <w:shd w:val="clear" w:color="auto" w:fill="FFFFFF"/>
                  <w:noWrap/>
                  <w:tcMar>
                    <w:top w:w="29" w:type="dxa"/>
                    <w:left w:w="29" w:type="dxa"/>
                    <w:bottom w:w="29" w:type="dxa"/>
                    <w:right w:w="29" w:type="dxa"/>
                  </w:tcMar>
                  <w:hideMark/>
                </w:tcPr>
                <w:p w:rsidR="007B2AA1" w:rsidRPr="00C043FD" w:rsidRDefault="007B2AA1" w:rsidP="003C65DD">
                  <w:pPr>
                    <w:tabs>
                      <w:tab w:val="left" w:pos="421"/>
                    </w:tabs>
                    <w:ind w:left="178" w:right="-236"/>
                    <w:rPr>
                      <w:rFonts w:eastAsia="Calibri"/>
                      <w:bCs/>
                      <w:sz w:val="20"/>
                      <w:szCs w:val="20"/>
                      <w:u w:color="000000"/>
                      <w:bdr w:val="nil"/>
                    </w:rPr>
                  </w:pPr>
                  <w:r w:rsidRPr="00C043FD">
                    <w:rPr>
                      <w:rFonts w:eastAsia="Calibri"/>
                      <w:bCs/>
                      <w:sz w:val="20"/>
                      <w:szCs w:val="20"/>
                      <w:u w:color="000000"/>
                      <w:bdr w:val="nil"/>
                    </w:rPr>
                    <w:t>Fewer patients with heart failure and liver disease</w:t>
                  </w:r>
                </w:p>
                <w:p w:rsidR="007B2AA1" w:rsidRPr="00C043FD" w:rsidRDefault="007B2AA1" w:rsidP="003C65DD">
                  <w:pPr>
                    <w:tabs>
                      <w:tab w:val="left" w:pos="421"/>
                    </w:tabs>
                    <w:ind w:left="178" w:right="-236"/>
                    <w:rPr>
                      <w:rFonts w:eastAsia="Calibri"/>
                      <w:bCs/>
                      <w:sz w:val="20"/>
                      <w:szCs w:val="20"/>
                      <w:u w:color="000000"/>
                      <w:bdr w:val="nil"/>
                    </w:rPr>
                  </w:pPr>
                  <w:r w:rsidRPr="00C043FD">
                    <w:rPr>
                      <w:rFonts w:eastAsia="Calibri"/>
                      <w:bCs/>
                      <w:sz w:val="20"/>
                      <w:szCs w:val="20"/>
                      <w:u w:color="000000"/>
                      <w:bdr w:val="nil"/>
                    </w:rPr>
                    <w:t>Younger patients</w:t>
                  </w:r>
                </w:p>
              </w:tc>
              <w:tc>
                <w:tcPr>
                  <w:tcW w:w="3299" w:type="dxa"/>
                  <w:shd w:val="clear" w:color="auto" w:fill="FFFFFF"/>
                </w:tcPr>
                <w:p w:rsidR="007B2AA1" w:rsidRPr="00C043FD" w:rsidRDefault="007B2AA1" w:rsidP="003C65DD">
                  <w:pPr>
                    <w:tabs>
                      <w:tab w:val="left" w:pos="47"/>
                      <w:tab w:val="left" w:pos="137"/>
                    </w:tabs>
                    <w:ind w:left="108" w:right="-196"/>
                    <w:rPr>
                      <w:rFonts w:eastAsia="Calibri"/>
                      <w:bCs/>
                      <w:sz w:val="20"/>
                      <w:szCs w:val="20"/>
                      <w:u w:color="000000"/>
                      <w:bdr w:val="nil"/>
                    </w:rPr>
                  </w:pPr>
                  <w:r w:rsidRPr="00C043FD">
                    <w:rPr>
                      <w:rFonts w:eastAsia="Calibri"/>
                      <w:bCs/>
                      <w:sz w:val="20"/>
                      <w:szCs w:val="20"/>
                      <w:u w:color="000000"/>
                      <w:bdr w:val="nil"/>
                    </w:rPr>
                    <w:t>Increased:</w:t>
                  </w:r>
                </w:p>
                <w:p w:rsidR="007B2AA1" w:rsidRPr="00C043FD" w:rsidRDefault="007B2AA1" w:rsidP="003C65DD">
                  <w:pPr>
                    <w:tabs>
                      <w:tab w:val="left" w:pos="47"/>
                      <w:tab w:val="left" w:pos="137"/>
                    </w:tabs>
                    <w:ind w:left="108" w:right="-196"/>
                    <w:rPr>
                      <w:rFonts w:eastAsia="Calibri"/>
                      <w:bCs/>
                      <w:sz w:val="20"/>
                      <w:szCs w:val="20"/>
                      <w:u w:color="000000"/>
                      <w:bdr w:val="nil"/>
                    </w:rPr>
                  </w:pPr>
                  <w:r w:rsidRPr="00C043FD">
                    <w:rPr>
                      <w:rFonts w:eastAsia="Calibri"/>
                      <w:bCs/>
                      <w:sz w:val="20"/>
                      <w:szCs w:val="20"/>
                      <w:u w:color="000000"/>
                      <w:bdr w:val="nil"/>
                    </w:rPr>
                    <w:t>Cardiovascular, Liver</w:t>
                  </w:r>
                </w:p>
                <w:p w:rsidR="007B2AA1" w:rsidRPr="00C043FD" w:rsidRDefault="007B2AA1" w:rsidP="003C65DD">
                  <w:pPr>
                    <w:tabs>
                      <w:tab w:val="left" w:pos="47"/>
                      <w:tab w:val="left" w:pos="137"/>
                    </w:tabs>
                    <w:ind w:left="108" w:right="-196"/>
                    <w:rPr>
                      <w:rFonts w:eastAsia="Calibri"/>
                      <w:bCs/>
                      <w:sz w:val="20"/>
                      <w:szCs w:val="20"/>
                      <w:u w:color="000000"/>
                      <w:bdr w:val="nil"/>
                    </w:rPr>
                  </w:pPr>
                  <w:r w:rsidRPr="00C043FD">
                    <w:rPr>
                      <w:rFonts w:eastAsia="Calibri"/>
                      <w:bCs/>
                      <w:sz w:val="20"/>
                      <w:szCs w:val="20"/>
                      <w:u w:color="000000"/>
                      <w:bdr w:val="nil"/>
                    </w:rPr>
                    <w:t>Neurologic, Renal</w:t>
                  </w:r>
                </w:p>
              </w:tc>
            </w:tr>
            <w:tr w:rsidR="007B2AA1" w:rsidRPr="00C043FD" w:rsidTr="003C65DD">
              <w:tc>
                <w:tcPr>
                  <w:tcW w:w="3073" w:type="dxa"/>
                  <w:shd w:val="clear" w:color="auto" w:fill="FFFFFF"/>
                  <w:noWrap/>
                  <w:tcMar>
                    <w:top w:w="29" w:type="dxa"/>
                    <w:left w:w="29" w:type="dxa"/>
                    <w:bottom w:w="29" w:type="dxa"/>
                    <w:right w:w="29" w:type="dxa"/>
                  </w:tcMar>
                </w:tcPr>
                <w:p w:rsidR="007B2AA1" w:rsidRPr="00C043FD" w:rsidRDefault="007B2AA1" w:rsidP="003C65DD">
                  <w:pPr>
                    <w:pBdr>
                      <w:top w:val="nil"/>
                      <w:left w:val="nil"/>
                      <w:bottom w:val="nil"/>
                      <w:right w:val="nil"/>
                      <w:between w:val="nil"/>
                      <w:bar w:val="nil"/>
                    </w:pBdr>
                    <w:ind w:left="164" w:right="-236"/>
                    <w:rPr>
                      <w:rFonts w:eastAsia="Calibri"/>
                      <w:sz w:val="20"/>
                      <w:szCs w:val="20"/>
                      <w:u w:color="000000"/>
                      <w:bdr w:val="nil"/>
                    </w:rPr>
                  </w:pPr>
                  <w:r w:rsidRPr="00C043FD">
                    <w:rPr>
                      <w:rFonts w:eastAsia="Calibri"/>
                      <w:sz w:val="20"/>
                      <w:szCs w:val="20"/>
                      <w:u w:color="000000"/>
                      <w:bdr w:val="nil"/>
                    </w:rPr>
                    <w:t>Mechanical Ventilation</w:t>
                  </w:r>
                </w:p>
              </w:tc>
              <w:tc>
                <w:tcPr>
                  <w:tcW w:w="6750" w:type="dxa"/>
                  <w:shd w:val="clear" w:color="auto" w:fill="FFFFFF"/>
                  <w:noWrap/>
                  <w:tcMar>
                    <w:top w:w="29" w:type="dxa"/>
                    <w:left w:w="29" w:type="dxa"/>
                    <w:bottom w:w="29" w:type="dxa"/>
                    <w:right w:w="29" w:type="dxa"/>
                  </w:tcMar>
                  <w:hideMark/>
                </w:tcPr>
                <w:p w:rsidR="007B2AA1" w:rsidRPr="00C043FD" w:rsidRDefault="007B2AA1" w:rsidP="003C65DD">
                  <w:pPr>
                    <w:widowControl w:val="0"/>
                    <w:pBdr>
                      <w:top w:val="nil"/>
                      <w:left w:val="nil"/>
                      <w:bottom w:val="nil"/>
                      <w:right w:val="nil"/>
                      <w:between w:val="nil"/>
                      <w:bar w:val="nil"/>
                    </w:pBdr>
                    <w:tabs>
                      <w:tab w:val="left" w:pos="421"/>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178" w:right="-236"/>
                    <w:contextualSpacing/>
                    <w:rPr>
                      <w:rFonts w:eastAsia="Calibri"/>
                      <w:bCs/>
                      <w:sz w:val="20"/>
                      <w:szCs w:val="20"/>
                      <w:u w:color="000000"/>
                      <w:bdr w:val="nil"/>
                    </w:rPr>
                  </w:pPr>
                  <w:r w:rsidRPr="00C043FD">
                    <w:rPr>
                      <w:rFonts w:eastAsia="Calibri"/>
                      <w:sz w:val="20"/>
                      <w:szCs w:val="20"/>
                      <w:u w:color="000000"/>
                      <w:bdr w:val="nil"/>
                    </w:rPr>
                    <w:t>Rate of 26%</w:t>
                  </w:r>
                </w:p>
                <w:p w:rsidR="007B2AA1" w:rsidRPr="00C043FD" w:rsidRDefault="007B2AA1" w:rsidP="003C65DD">
                  <w:pPr>
                    <w:widowControl w:val="0"/>
                    <w:pBdr>
                      <w:top w:val="nil"/>
                      <w:left w:val="nil"/>
                      <w:bottom w:val="nil"/>
                      <w:right w:val="nil"/>
                      <w:between w:val="nil"/>
                      <w:bar w:val="nil"/>
                    </w:pBdr>
                    <w:tabs>
                      <w:tab w:val="left" w:pos="421"/>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178" w:right="-236"/>
                    <w:contextualSpacing/>
                    <w:rPr>
                      <w:rFonts w:eastAsia="Calibri"/>
                      <w:bCs/>
                      <w:sz w:val="20"/>
                      <w:szCs w:val="20"/>
                      <w:u w:color="000000"/>
                      <w:bdr w:val="nil"/>
                    </w:rPr>
                  </w:pPr>
                  <w:r w:rsidRPr="00C043FD">
                    <w:rPr>
                      <w:rFonts w:eastAsia="Calibri"/>
                      <w:bCs/>
                      <w:sz w:val="20"/>
                      <w:szCs w:val="20"/>
                      <w:u w:color="000000"/>
                      <w:bdr w:val="nil"/>
                    </w:rPr>
                    <w:t>No delayed increase after enrollment</w:t>
                  </w:r>
                </w:p>
                <w:p w:rsidR="007B2AA1" w:rsidRPr="00C043FD" w:rsidRDefault="007B2AA1" w:rsidP="003C65DD">
                  <w:pPr>
                    <w:widowControl w:val="0"/>
                    <w:pBdr>
                      <w:top w:val="nil"/>
                      <w:left w:val="nil"/>
                      <w:bottom w:val="nil"/>
                      <w:right w:val="nil"/>
                      <w:between w:val="nil"/>
                      <w:bar w:val="nil"/>
                    </w:pBdr>
                    <w:tabs>
                      <w:tab w:val="left" w:pos="421"/>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178" w:right="-236"/>
                    <w:contextualSpacing/>
                    <w:rPr>
                      <w:rFonts w:eastAsia="Calibri"/>
                      <w:bCs/>
                      <w:sz w:val="20"/>
                      <w:szCs w:val="20"/>
                      <w:u w:color="000000"/>
                      <w:bdr w:val="nil"/>
                    </w:rPr>
                  </w:pPr>
                  <w:r w:rsidRPr="00C043FD">
                    <w:rPr>
                      <w:rFonts w:eastAsia="Calibri"/>
                      <w:bCs/>
                      <w:sz w:val="20"/>
                      <w:szCs w:val="20"/>
                      <w:u w:color="000000"/>
                      <w:bdr w:val="nil"/>
                    </w:rPr>
                    <w:t>Protective lung strategies</w:t>
                  </w:r>
                </w:p>
                <w:p w:rsidR="007B2AA1" w:rsidRPr="00C043FD" w:rsidRDefault="007B2AA1" w:rsidP="003C65DD">
                  <w:pPr>
                    <w:widowControl w:val="0"/>
                    <w:pBdr>
                      <w:top w:val="nil"/>
                      <w:left w:val="nil"/>
                      <w:bottom w:val="nil"/>
                      <w:right w:val="nil"/>
                      <w:between w:val="nil"/>
                      <w:bar w:val="nil"/>
                    </w:pBdr>
                    <w:tabs>
                      <w:tab w:val="left" w:pos="421"/>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178" w:right="-236"/>
                    <w:contextualSpacing/>
                    <w:rPr>
                      <w:rFonts w:eastAsia="Calibri"/>
                      <w:bCs/>
                      <w:sz w:val="20"/>
                      <w:szCs w:val="20"/>
                      <w:u w:color="000000"/>
                      <w:bdr w:val="nil"/>
                    </w:rPr>
                  </w:pPr>
                  <w:r w:rsidRPr="00C043FD">
                    <w:rPr>
                      <w:rFonts w:eastAsia="Calibri"/>
                      <w:bCs/>
                      <w:sz w:val="20"/>
                      <w:szCs w:val="20"/>
                      <w:u w:color="000000"/>
                      <w:bdr w:val="nil"/>
                    </w:rPr>
                    <w:t>Conservative fluid management strategies</w:t>
                  </w:r>
                </w:p>
                <w:p w:rsidR="007B2AA1" w:rsidRPr="00C043FD" w:rsidRDefault="007B2AA1" w:rsidP="003C65DD">
                  <w:pPr>
                    <w:widowControl w:val="0"/>
                    <w:pBdr>
                      <w:top w:val="nil"/>
                      <w:left w:val="nil"/>
                      <w:bottom w:val="nil"/>
                      <w:right w:val="nil"/>
                      <w:between w:val="nil"/>
                      <w:bar w:val="nil"/>
                    </w:pBdr>
                    <w:tabs>
                      <w:tab w:val="left" w:pos="421"/>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178" w:right="-236"/>
                    <w:contextualSpacing/>
                    <w:rPr>
                      <w:rFonts w:eastAsia="Calibri"/>
                      <w:sz w:val="20"/>
                      <w:szCs w:val="20"/>
                      <w:u w:color="000000"/>
                      <w:bdr w:val="nil"/>
                    </w:rPr>
                  </w:pPr>
                </w:p>
              </w:tc>
              <w:tc>
                <w:tcPr>
                  <w:tcW w:w="3299" w:type="dxa"/>
                  <w:shd w:val="clear" w:color="auto" w:fill="FFFFFF"/>
                </w:tcPr>
                <w:p w:rsidR="007B2AA1" w:rsidRPr="00C043FD" w:rsidRDefault="007B2AA1" w:rsidP="003C65DD">
                  <w:pPr>
                    <w:widowControl w:val="0"/>
                    <w:pBdr>
                      <w:top w:val="nil"/>
                      <w:left w:val="nil"/>
                      <w:bottom w:val="nil"/>
                      <w:right w:val="nil"/>
                      <w:between w:val="nil"/>
                      <w:bar w:val="nil"/>
                    </w:pBdr>
                    <w:tabs>
                      <w:tab w:val="left" w:pos="47"/>
                      <w:tab w:val="left" w:pos="137"/>
                      <w:tab w:val="left" w:pos="317"/>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108" w:right="-196"/>
                    <w:contextualSpacing/>
                    <w:rPr>
                      <w:rFonts w:eastAsia="Calibri"/>
                      <w:bCs/>
                      <w:sz w:val="20"/>
                      <w:szCs w:val="20"/>
                      <w:u w:color="000000"/>
                      <w:bdr w:val="nil"/>
                    </w:rPr>
                  </w:pPr>
                  <w:r w:rsidRPr="00C043FD">
                    <w:rPr>
                      <w:rFonts w:eastAsia="Calibri"/>
                      <w:sz w:val="20"/>
                      <w:szCs w:val="20"/>
                      <w:u w:color="000000"/>
                      <w:bdr w:val="nil"/>
                    </w:rPr>
                    <w:t>Rate of 54%</w:t>
                  </w:r>
                </w:p>
                <w:p w:rsidR="007B2AA1" w:rsidRPr="00C043FD" w:rsidRDefault="007B2AA1" w:rsidP="003C65DD">
                  <w:pPr>
                    <w:widowControl w:val="0"/>
                    <w:pBdr>
                      <w:top w:val="nil"/>
                      <w:left w:val="nil"/>
                      <w:bottom w:val="nil"/>
                      <w:right w:val="nil"/>
                      <w:between w:val="nil"/>
                      <w:bar w:val="nil"/>
                    </w:pBdr>
                    <w:tabs>
                      <w:tab w:val="left" w:pos="47"/>
                      <w:tab w:val="left" w:pos="137"/>
                      <w:tab w:val="left" w:pos="317"/>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108" w:right="-196"/>
                    <w:contextualSpacing/>
                    <w:rPr>
                      <w:rFonts w:eastAsia="Calibri"/>
                      <w:bCs/>
                      <w:sz w:val="20"/>
                      <w:szCs w:val="20"/>
                      <w:u w:color="000000"/>
                      <w:bdr w:val="nil"/>
                    </w:rPr>
                  </w:pPr>
                  <w:r w:rsidRPr="00C043FD">
                    <w:rPr>
                      <w:rFonts w:eastAsia="Calibri"/>
                      <w:bCs/>
                      <w:sz w:val="20"/>
                      <w:szCs w:val="20"/>
                      <w:u w:color="000000"/>
                      <w:bdr w:val="nil"/>
                    </w:rPr>
                    <w:t xml:space="preserve">No protective lung or </w:t>
                  </w:r>
                </w:p>
                <w:p w:rsidR="007B2AA1" w:rsidRPr="00C043FD" w:rsidRDefault="007B2AA1" w:rsidP="003C65DD">
                  <w:pPr>
                    <w:widowControl w:val="0"/>
                    <w:pBdr>
                      <w:top w:val="nil"/>
                      <w:left w:val="nil"/>
                      <w:bottom w:val="nil"/>
                      <w:right w:val="nil"/>
                      <w:between w:val="nil"/>
                      <w:bar w:val="nil"/>
                    </w:pBdr>
                    <w:tabs>
                      <w:tab w:val="left" w:pos="47"/>
                      <w:tab w:val="left" w:pos="137"/>
                      <w:tab w:val="left" w:pos="317"/>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108" w:right="-196"/>
                    <w:contextualSpacing/>
                    <w:rPr>
                      <w:rFonts w:eastAsia="Calibri"/>
                      <w:bCs/>
                      <w:sz w:val="20"/>
                      <w:szCs w:val="20"/>
                      <w:u w:color="000000"/>
                      <w:bdr w:val="nil"/>
                    </w:rPr>
                  </w:pPr>
                  <w:r w:rsidRPr="00C043FD">
                    <w:rPr>
                      <w:rFonts w:eastAsia="Calibri"/>
                      <w:bCs/>
                      <w:sz w:val="20"/>
                      <w:szCs w:val="20"/>
                      <w:u w:color="000000"/>
                      <w:bdr w:val="nil"/>
                    </w:rPr>
                    <w:t>fluid management strategies</w:t>
                  </w:r>
                </w:p>
                <w:p w:rsidR="007B2AA1" w:rsidRPr="00C043FD" w:rsidRDefault="007B2AA1" w:rsidP="003C65DD">
                  <w:pPr>
                    <w:widowControl w:val="0"/>
                    <w:pBdr>
                      <w:top w:val="nil"/>
                      <w:left w:val="nil"/>
                      <w:bottom w:val="nil"/>
                      <w:right w:val="nil"/>
                      <w:between w:val="nil"/>
                      <w:bar w:val="nil"/>
                    </w:pBdr>
                    <w:tabs>
                      <w:tab w:val="left" w:pos="47"/>
                      <w:tab w:val="left" w:pos="137"/>
                      <w:tab w:val="left" w:pos="317"/>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108" w:right="-196"/>
                    <w:contextualSpacing/>
                    <w:rPr>
                      <w:rFonts w:eastAsia="Calibri"/>
                      <w:sz w:val="20"/>
                      <w:szCs w:val="20"/>
                      <w:u w:color="000000"/>
                      <w:bdr w:val="nil"/>
                    </w:rPr>
                  </w:pPr>
                  <w:r w:rsidRPr="00C043FD">
                    <w:rPr>
                      <w:rFonts w:eastAsia="Calibri"/>
                      <w:bCs/>
                      <w:sz w:val="20"/>
                      <w:szCs w:val="20"/>
                      <w:u w:color="000000"/>
                      <w:bdr w:val="nil"/>
                    </w:rPr>
                    <w:t>Increase use of delayed MV in the control group over 72 hours.</w:t>
                  </w:r>
                </w:p>
              </w:tc>
            </w:tr>
            <w:tr w:rsidR="007B2AA1" w:rsidRPr="00C043FD" w:rsidTr="003C65DD">
              <w:tc>
                <w:tcPr>
                  <w:tcW w:w="3073" w:type="dxa"/>
                  <w:shd w:val="clear" w:color="auto" w:fill="FFFFFF"/>
                  <w:noWrap/>
                  <w:tcMar>
                    <w:top w:w="29" w:type="dxa"/>
                    <w:left w:w="29" w:type="dxa"/>
                    <w:bottom w:w="29" w:type="dxa"/>
                    <w:right w:w="29" w:type="dxa"/>
                  </w:tcMar>
                </w:tcPr>
                <w:p w:rsidR="007B2AA1" w:rsidRPr="00C043FD" w:rsidRDefault="007B2AA1" w:rsidP="003C65DD">
                  <w:pPr>
                    <w:pBdr>
                      <w:top w:val="nil"/>
                      <w:left w:val="nil"/>
                      <w:bottom w:val="nil"/>
                      <w:right w:val="nil"/>
                      <w:between w:val="nil"/>
                      <w:bar w:val="nil"/>
                    </w:pBdr>
                    <w:ind w:left="164" w:right="-236"/>
                    <w:rPr>
                      <w:rFonts w:eastAsia="Calibri"/>
                      <w:bCs/>
                      <w:sz w:val="20"/>
                      <w:szCs w:val="20"/>
                      <w:u w:color="000000"/>
                      <w:bdr w:val="nil"/>
                    </w:rPr>
                  </w:pPr>
                  <w:r w:rsidRPr="00C043FD">
                    <w:rPr>
                      <w:rFonts w:eastAsia="Calibri"/>
                      <w:bCs/>
                      <w:sz w:val="20"/>
                      <w:szCs w:val="20"/>
                      <w:u w:color="000000"/>
                      <w:bdr w:val="nil"/>
                    </w:rPr>
                    <w:t>Illness severity</w:t>
                  </w:r>
                </w:p>
              </w:tc>
              <w:tc>
                <w:tcPr>
                  <w:tcW w:w="6750" w:type="dxa"/>
                  <w:shd w:val="clear" w:color="auto" w:fill="FFFFFF"/>
                  <w:noWrap/>
                  <w:tcMar>
                    <w:top w:w="29" w:type="dxa"/>
                    <w:left w:w="29" w:type="dxa"/>
                    <w:bottom w:w="29" w:type="dxa"/>
                    <w:right w:w="29" w:type="dxa"/>
                  </w:tcMar>
                  <w:hideMark/>
                </w:tcPr>
                <w:p w:rsidR="007B2AA1" w:rsidRPr="00C043FD" w:rsidRDefault="007B2AA1" w:rsidP="003C65DD">
                  <w:pPr>
                    <w:tabs>
                      <w:tab w:val="left" w:pos="421"/>
                    </w:tabs>
                    <w:ind w:left="178" w:right="-236"/>
                    <w:rPr>
                      <w:rFonts w:eastAsia="Calibri"/>
                      <w:bCs/>
                      <w:sz w:val="20"/>
                      <w:szCs w:val="20"/>
                      <w:u w:color="000000"/>
                      <w:bdr w:val="nil"/>
                    </w:rPr>
                  </w:pPr>
                  <w:r w:rsidRPr="00C043FD">
                    <w:rPr>
                      <w:rFonts w:eastAsia="Calibri"/>
                      <w:sz w:val="20"/>
                      <w:szCs w:val="20"/>
                      <w:u w:color="000000"/>
                      <w:bdr w:val="nil"/>
                    </w:rPr>
                    <w:t>Acute pulmonary edema excluded</w:t>
                  </w:r>
                </w:p>
                <w:p w:rsidR="007B2AA1" w:rsidRPr="00C043FD" w:rsidRDefault="007B2AA1" w:rsidP="003C65DD">
                  <w:pPr>
                    <w:tabs>
                      <w:tab w:val="left" w:pos="421"/>
                    </w:tabs>
                    <w:ind w:left="178" w:right="-236"/>
                    <w:rPr>
                      <w:rFonts w:eastAsia="Calibri"/>
                      <w:bCs/>
                      <w:sz w:val="20"/>
                      <w:szCs w:val="20"/>
                      <w:u w:color="000000"/>
                      <w:bdr w:val="nil"/>
                    </w:rPr>
                  </w:pPr>
                  <w:r w:rsidRPr="00C043FD">
                    <w:rPr>
                      <w:rFonts w:eastAsia="Calibri"/>
                      <w:bCs/>
                      <w:sz w:val="20"/>
                      <w:szCs w:val="20"/>
                      <w:u w:color="000000"/>
                      <w:bdr w:val="nil"/>
                    </w:rPr>
                    <w:t>Acute lung injury excluded</w:t>
                  </w:r>
                </w:p>
              </w:tc>
              <w:tc>
                <w:tcPr>
                  <w:tcW w:w="3299" w:type="dxa"/>
                  <w:shd w:val="clear" w:color="auto" w:fill="FFFFFF"/>
                </w:tcPr>
                <w:p w:rsidR="007B2AA1" w:rsidRPr="00C043FD" w:rsidRDefault="007B2AA1" w:rsidP="003C65DD">
                  <w:pPr>
                    <w:tabs>
                      <w:tab w:val="left" w:pos="47"/>
                      <w:tab w:val="left" w:pos="137"/>
                    </w:tabs>
                    <w:ind w:left="108" w:right="-196"/>
                    <w:rPr>
                      <w:rFonts w:eastAsia="Calibri"/>
                      <w:bCs/>
                      <w:sz w:val="20"/>
                      <w:szCs w:val="20"/>
                      <w:u w:color="000000"/>
                      <w:bdr w:val="nil"/>
                    </w:rPr>
                  </w:pPr>
                  <w:r w:rsidRPr="00C043FD">
                    <w:rPr>
                      <w:rFonts w:eastAsia="Calibri"/>
                      <w:bCs/>
                      <w:sz w:val="20"/>
                      <w:szCs w:val="20"/>
                      <w:u w:color="000000"/>
                      <w:bdr w:val="nil"/>
                    </w:rPr>
                    <w:t xml:space="preserve">Lower temperature, </w:t>
                  </w:r>
                </w:p>
                <w:p w:rsidR="007B2AA1" w:rsidRPr="00C043FD" w:rsidRDefault="007B2AA1" w:rsidP="003C65DD">
                  <w:pPr>
                    <w:tabs>
                      <w:tab w:val="left" w:pos="47"/>
                      <w:tab w:val="left" w:pos="137"/>
                    </w:tabs>
                    <w:ind w:left="108" w:right="-196"/>
                    <w:rPr>
                      <w:rFonts w:eastAsia="Calibri"/>
                      <w:bCs/>
                      <w:sz w:val="20"/>
                      <w:szCs w:val="20"/>
                      <w:u w:color="000000"/>
                      <w:bdr w:val="nil"/>
                    </w:rPr>
                  </w:pPr>
                  <w:r w:rsidRPr="00C043FD">
                    <w:rPr>
                      <w:rFonts w:eastAsia="Calibri"/>
                      <w:bCs/>
                      <w:sz w:val="20"/>
                      <w:szCs w:val="20"/>
                      <w:u w:color="000000"/>
                      <w:bdr w:val="nil"/>
                    </w:rPr>
                    <w:t>Lower PaCO</w:t>
                  </w:r>
                  <w:r w:rsidRPr="00C043FD">
                    <w:rPr>
                      <w:rFonts w:eastAsia="Calibri"/>
                      <w:bCs/>
                      <w:sz w:val="20"/>
                      <w:szCs w:val="20"/>
                      <w:u w:color="000000"/>
                      <w:bdr w:val="nil"/>
                      <w:vertAlign w:val="subscript"/>
                    </w:rPr>
                    <w:t>2</w:t>
                  </w:r>
                </w:p>
                <w:p w:rsidR="007B2AA1" w:rsidRPr="00C043FD" w:rsidRDefault="007B2AA1" w:rsidP="003C65DD">
                  <w:pPr>
                    <w:tabs>
                      <w:tab w:val="left" w:pos="47"/>
                      <w:tab w:val="left" w:pos="137"/>
                    </w:tabs>
                    <w:ind w:left="108" w:right="-196"/>
                    <w:rPr>
                      <w:rFonts w:eastAsia="Calibri"/>
                      <w:bCs/>
                      <w:sz w:val="20"/>
                      <w:szCs w:val="20"/>
                      <w:u w:color="000000"/>
                      <w:bdr w:val="nil"/>
                    </w:rPr>
                  </w:pPr>
                  <w:r w:rsidRPr="00C043FD">
                    <w:rPr>
                      <w:rFonts w:eastAsia="Calibri"/>
                      <w:bCs/>
                      <w:sz w:val="20"/>
                      <w:szCs w:val="20"/>
                      <w:u w:color="000000"/>
                      <w:bdr w:val="nil"/>
                    </w:rPr>
                    <w:t>Higher respiratory rate</w:t>
                  </w:r>
                </w:p>
              </w:tc>
            </w:tr>
            <w:tr w:rsidR="007B2AA1" w:rsidRPr="00C043FD" w:rsidTr="003C65DD">
              <w:tc>
                <w:tcPr>
                  <w:tcW w:w="3073" w:type="dxa"/>
                  <w:shd w:val="clear" w:color="auto" w:fill="FFFFFF"/>
                  <w:noWrap/>
                  <w:tcMar>
                    <w:top w:w="29" w:type="dxa"/>
                    <w:left w:w="29" w:type="dxa"/>
                    <w:bottom w:w="29" w:type="dxa"/>
                    <w:right w:w="29" w:type="dxa"/>
                  </w:tcMar>
                </w:tcPr>
                <w:p w:rsidR="007B2AA1" w:rsidRPr="00C043FD" w:rsidRDefault="007B2AA1" w:rsidP="003C65DD">
                  <w:pPr>
                    <w:pBdr>
                      <w:top w:val="nil"/>
                      <w:left w:val="nil"/>
                      <w:bottom w:val="nil"/>
                      <w:right w:val="nil"/>
                      <w:between w:val="nil"/>
                      <w:bar w:val="nil"/>
                    </w:pBdr>
                    <w:ind w:left="164" w:right="-236"/>
                    <w:rPr>
                      <w:rFonts w:eastAsia="Calibri"/>
                      <w:bCs/>
                      <w:sz w:val="20"/>
                      <w:szCs w:val="20"/>
                      <w:u w:color="000000"/>
                      <w:bdr w:val="nil"/>
                    </w:rPr>
                  </w:pPr>
                  <w:r w:rsidRPr="00C043FD">
                    <w:rPr>
                      <w:rFonts w:eastAsia="Calibri"/>
                      <w:bCs/>
                      <w:sz w:val="20"/>
                      <w:szCs w:val="20"/>
                      <w:u w:color="000000"/>
                      <w:bdr w:val="nil"/>
                    </w:rPr>
                    <w:t>Hemodynamic Phenotype</w:t>
                  </w:r>
                  <w:r>
                    <w:rPr>
                      <w:rFonts w:eastAsia="Calibri"/>
                      <w:bCs/>
                      <w:sz w:val="20"/>
                      <w:szCs w:val="20"/>
                      <w:u w:color="000000"/>
                      <w:bdr w:val="nil"/>
                    </w:rPr>
                    <w:t>s</w:t>
                  </w:r>
                </w:p>
              </w:tc>
              <w:tc>
                <w:tcPr>
                  <w:tcW w:w="6750" w:type="dxa"/>
                  <w:shd w:val="clear" w:color="auto" w:fill="FFFFFF"/>
                  <w:noWrap/>
                  <w:tcMar>
                    <w:top w:w="29" w:type="dxa"/>
                    <w:left w:w="29" w:type="dxa"/>
                    <w:bottom w:w="29" w:type="dxa"/>
                    <w:right w:w="29" w:type="dxa"/>
                  </w:tcMar>
                  <w:hideMark/>
                </w:tcPr>
                <w:p w:rsidR="007B2AA1" w:rsidRPr="00C043FD" w:rsidRDefault="007B2AA1" w:rsidP="003C65DD">
                  <w:pPr>
                    <w:tabs>
                      <w:tab w:val="left" w:pos="421"/>
                    </w:tabs>
                    <w:ind w:left="178" w:right="-236"/>
                    <w:rPr>
                      <w:rFonts w:eastAsia="Calibri"/>
                      <w:sz w:val="20"/>
                      <w:szCs w:val="20"/>
                      <w:u w:color="000000"/>
                      <w:bdr w:val="nil"/>
                    </w:rPr>
                  </w:pPr>
                  <w:r w:rsidRPr="00C043FD">
                    <w:rPr>
                      <w:rFonts w:eastAsia="Calibri"/>
                      <w:sz w:val="20"/>
                      <w:szCs w:val="20"/>
                      <w:u w:color="000000"/>
                      <w:bdr w:val="nil"/>
                    </w:rPr>
                    <w:t>ScvO</w:t>
                  </w:r>
                  <w:r w:rsidRPr="00C043FD">
                    <w:rPr>
                      <w:rFonts w:eastAsia="Calibri"/>
                      <w:sz w:val="20"/>
                      <w:szCs w:val="20"/>
                      <w:u w:color="000000"/>
                      <w:bdr w:val="nil"/>
                      <w:vertAlign w:val="subscript"/>
                    </w:rPr>
                    <w:t xml:space="preserve">2 </w:t>
                  </w:r>
                  <w:r w:rsidRPr="00C043FD">
                    <w:rPr>
                      <w:rFonts w:eastAsia="Calibri"/>
                      <w:sz w:val="20"/>
                      <w:szCs w:val="20"/>
                      <w:u w:color="000000"/>
                      <w:bdr w:val="nil"/>
                    </w:rPr>
                    <w:t xml:space="preserve">and CVP goals </w:t>
                  </w:r>
                  <w:r>
                    <w:rPr>
                      <w:rFonts w:eastAsia="Calibri"/>
                      <w:sz w:val="20"/>
                      <w:szCs w:val="20"/>
                      <w:u w:color="000000"/>
                      <w:bdr w:val="nil"/>
                    </w:rPr>
                    <w:t xml:space="preserve">were </w:t>
                  </w:r>
                  <w:r w:rsidRPr="00C043FD">
                    <w:rPr>
                      <w:rFonts w:eastAsia="Calibri"/>
                      <w:sz w:val="20"/>
                      <w:szCs w:val="20"/>
                      <w:u w:color="000000"/>
                      <w:bdr w:val="nil"/>
                    </w:rPr>
                    <w:t>met at baseline</w:t>
                  </w:r>
                </w:p>
                <w:p w:rsidR="007B2AA1" w:rsidRPr="00C043FD" w:rsidRDefault="007B2AA1" w:rsidP="003C65DD">
                  <w:pPr>
                    <w:tabs>
                      <w:tab w:val="left" w:pos="421"/>
                    </w:tabs>
                    <w:ind w:left="178" w:right="-236"/>
                    <w:rPr>
                      <w:rFonts w:eastAsia="Calibri"/>
                      <w:sz w:val="20"/>
                      <w:szCs w:val="20"/>
                      <w:u w:color="000000"/>
                      <w:bdr w:val="nil"/>
                    </w:rPr>
                  </w:pPr>
                  <w:r w:rsidRPr="00C043FD">
                    <w:rPr>
                      <w:rFonts w:eastAsia="Calibri"/>
                      <w:sz w:val="20"/>
                      <w:szCs w:val="20"/>
                      <w:u w:color="000000"/>
                      <w:bdr w:val="nil"/>
                    </w:rPr>
                    <w:t>50% more vasopressors (vasodilatory)</w:t>
                  </w:r>
                </w:p>
                <w:p w:rsidR="007B2AA1" w:rsidRPr="00C043FD" w:rsidRDefault="007B2AA1" w:rsidP="003C65DD">
                  <w:pPr>
                    <w:tabs>
                      <w:tab w:val="left" w:pos="421"/>
                    </w:tabs>
                    <w:ind w:left="178" w:right="-236"/>
                    <w:rPr>
                      <w:rFonts w:eastAsia="Calibri"/>
                      <w:sz w:val="20"/>
                      <w:szCs w:val="20"/>
                      <w:u w:color="000000"/>
                      <w:bdr w:val="nil"/>
                    </w:rPr>
                  </w:pPr>
                  <w:r w:rsidRPr="00C043FD">
                    <w:rPr>
                      <w:rFonts w:eastAsia="Calibri"/>
                      <w:sz w:val="20"/>
                      <w:szCs w:val="20"/>
                      <w:u w:color="000000"/>
                      <w:bdr w:val="nil"/>
                    </w:rPr>
                    <w:t>Steroid use 8-37%</w:t>
                  </w:r>
                </w:p>
              </w:tc>
              <w:tc>
                <w:tcPr>
                  <w:tcW w:w="3299" w:type="dxa"/>
                  <w:shd w:val="clear" w:color="auto" w:fill="FFFFFF"/>
                </w:tcPr>
                <w:p w:rsidR="007B2AA1" w:rsidRPr="00C043FD" w:rsidRDefault="007B2AA1" w:rsidP="003C65DD">
                  <w:pPr>
                    <w:tabs>
                      <w:tab w:val="left" w:pos="47"/>
                      <w:tab w:val="left" w:pos="137"/>
                    </w:tabs>
                    <w:ind w:left="108" w:right="-196"/>
                    <w:rPr>
                      <w:rFonts w:eastAsia="Calibri"/>
                      <w:sz w:val="20"/>
                      <w:szCs w:val="20"/>
                      <w:u w:color="000000"/>
                      <w:bdr w:val="nil"/>
                    </w:rPr>
                  </w:pPr>
                  <w:r w:rsidRPr="00C043FD">
                    <w:rPr>
                      <w:rFonts w:eastAsia="Calibri"/>
                      <w:sz w:val="20"/>
                      <w:szCs w:val="20"/>
                      <w:u w:color="000000"/>
                      <w:bdr w:val="nil"/>
                    </w:rPr>
                    <w:t>Lower ScvO</w:t>
                  </w:r>
                  <w:r w:rsidRPr="00C043FD">
                    <w:rPr>
                      <w:rFonts w:eastAsia="Calibri"/>
                      <w:sz w:val="20"/>
                      <w:szCs w:val="20"/>
                      <w:u w:color="000000"/>
                      <w:bdr w:val="nil"/>
                      <w:vertAlign w:val="subscript"/>
                    </w:rPr>
                    <w:t>2</w:t>
                  </w:r>
                </w:p>
                <w:p w:rsidR="007B2AA1" w:rsidRPr="00C043FD" w:rsidRDefault="007B2AA1" w:rsidP="003C65DD">
                  <w:pPr>
                    <w:tabs>
                      <w:tab w:val="left" w:pos="47"/>
                      <w:tab w:val="left" w:pos="137"/>
                    </w:tabs>
                    <w:ind w:left="108" w:right="-196"/>
                    <w:rPr>
                      <w:rFonts w:eastAsia="Calibri"/>
                      <w:sz w:val="20"/>
                      <w:szCs w:val="20"/>
                      <w:u w:color="000000"/>
                      <w:bdr w:val="nil"/>
                    </w:rPr>
                  </w:pPr>
                  <w:r w:rsidRPr="00C043FD">
                    <w:rPr>
                      <w:rFonts w:eastAsia="Calibri"/>
                      <w:sz w:val="20"/>
                      <w:szCs w:val="20"/>
                      <w:u w:color="000000"/>
                      <w:bdr w:val="nil"/>
                    </w:rPr>
                    <w:t>Higher lactate</w:t>
                  </w:r>
                </w:p>
                <w:p w:rsidR="007B2AA1" w:rsidRPr="00C043FD" w:rsidRDefault="007B2AA1" w:rsidP="003C65DD">
                  <w:pPr>
                    <w:tabs>
                      <w:tab w:val="left" w:pos="47"/>
                      <w:tab w:val="left" w:pos="137"/>
                    </w:tabs>
                    <w:ind w:left="108" w:right="-196"/>
                    <w:rPr>
                      <w:rFonts w:eastAsia="Calibri"/>
                      <w:sz w:val="20"/>
                      <w:szCs w:val="20"/>
                      <w:u w:color="000000"/>
                      <w:bdr w:val="nil"/>
                    </w:rPr>
                  </w:pPr>
                  <w:r w:rsidRPr="00C043FD">
                    <w:rPr>
                      <w:rFonts w:eastAsia="Calibri"/>
                      <w:sz w:val="20"/>
                      <w:szCs w:val="20"/>
                      <w:u w:color="000000"/>
                      <w:bdr w:val="nil"/>
                    </w:rPr>
                    <w:t>Lower CVP</w:t>
                  </w:r>
                </w:p>
                <w:p w:rsidR="007B2AA1" w:rsidRPr="00C043FD" w:rsidRDefault="007B2AA1" w:rsidP="003C65DD">
                  <w:pPr>
                    <w:tabs>
                      <w:tab w:val="left" w:pos="47"/>
                      <w:tab w:val="left" w:pos="137"/>
                    </w:tabs>
                    <w:ind w:left="108" w:right="-196"/>
                    <w:rPr>
                      <w:rFonts w:eastAsia="Calibri"/>
                      <w:sz w:val="20"/>
                      <w:szCs w:val="20"/>
                      <w:u w:color="000000"/>
                      <w:bdr w:val="nil"/>
                    </w:rPr>
                  </w:pPr>
                  <w:r w:rsidRPr="00C043FD">
                    <w:rPr>
                      <w:rFonts w:eastAsia="Calibri"/>
                      <w:sz w:val="20"/>
                      <w:szCs w:val="20"/>
                      <w:u w:color="000000"/>
                      <w:bdr w:val="nil"/>
                    </w:rPr>
                    <w:t>No steroid use</w:t>
                  </w:r>
                </w:p>
              </w:tc>
            </w:tr>
            <w:tr w:rsidR="007B2AA1" w:rsidRPr="00C043FD" w:rsidTr="003C65DD">
              <w:tc>
                <w:tcPr>
                  <w:tcW w:w="3073" w:type="dxa"/>
                  <w:shd w:val="clear" w:color="auto" w:fill="FFFFFF"/>
                  <w:noWrap/>
                  <w:tcMar>
                    <w:top w:w="29" w:type="dxa"/>
                    <w:left w:w="29" w:type="dxa"/>
                    <w:bottom w:w="29" w:type="dxa"/>
                    <w:right w:w="29" w:type="dxa"/>
                  </w:tcMar>
                </w:tcPr>
                <w:p w:rsidR="007B2AA1" w:rsidRPr="00C043FD" w:rsidRDefault="007B2AA1" w:rsidP="003C65DD">
                  <w:pPr>
                    <w:pBdr>
                      <w:top w:val="nil"/>
                      <w:left w:val="nil"/>
                      <w:bottom w:val="nil"/>
                      <w:right w:val="nil"/>
                      <w:between w:val="nil"/>
                      <w:bar w:val="nil"/>
                    </w:pBdr>
                    <w:ind w:left="164" w:right="-236"/>
                    <w:rPr>
                      <w:rFonts w:eastAsia="Calibri"/>
                      <w:bCs/>
                      <w:sz w:val="20"/>
                      <w:szCs w:val="20"/>
                      <w:u w:color="000000"/>
                      <w:bdr w:val="nil"/>
                    </w:rPr>
                  </w:pPr>
                  <w:r w:rsidRPr="00C043FD">
                    <w:rPr>
                      <w:rFonts w:eastAsia="Calibri"/>
                      <w:bCs/>
                      <w:sz w:val="20"/>
                      <w:szCs w:val="20"/>
                      <w:u w:color="000000"/>
                      <w:bdr w:val="nil"/>
                    </w:rPr>
                    <w:t xml:space="preserve">Sudden cardiopulmonary </w:t>
                  </w:r>
                </w:p>
                <w:p w:rsidR="007B2AA1" w:rsidRPr="00C043FD" w:rsidRDefault="007B2AA1" w:rsidP="003C65DD">
                  <w:pPr>
                    <w:pBdr>
                      <w:top w:val="nil"/>
                      <w:left w:val="nil"/>
                      <w:bottom w:val="nil"/>
                      <w:right w:val="nil"/>
                      <w:between w:val="nil"/>
                      <w:bar w:val="nil"/>
                    </w:pBdr>
                    <w:ind w:left="164" w:right="-236"/>
                    <w:rPr>
                      <w:rFonts w:eastAsia="Calibri"/>
                      <w:bCs/>
                      <w:sz w:val="20"/>
                      <w:szCs w:val="20"/>
                      <w:u w:color="000000"/>
                      <w:bdr w:val="nil"/>
                    </w:rPr>
                  </w:pPr>
                  <w:r w:rsidRPr="00C043FD">
                    <w:rPr>
                      <w:rFonts w:eastAsia="Calibri"/>
                      <w:bCs/>
                      <w:sz w:val="20"/>
                      <w:szCs w:val="20"/>
                      <w:u w:color="000000"/>
                      <w:bdr w:val="nil"/>
                    </w:rPr>
                    <w:t>Events</w:t>
                  </w:r>
                </w:p>
              </w:tc>
              <w:tc>
                <w:tcPr>
                  <w:tcW w:w="6750" w:type="dxa"/>
                  <w:shd w:val="clear" w:color="auto" w:fill="FFFFFF"/>
                  <w:noWrap/>
                  <w:tcMar>
                    <w:top w:w="29" w:type="dxa"/>
                    <w:left w:w="29" w:type="dxa"/>
                    <w:bottom w:w="29" w:type="dxa"/>
                    <w:right w:w="29" w:type="dxa"/>
                  </w:tcMar>
                  <w:hideMark/>
                </w:tcPr>
                <w:p w:rsidR="007B2AA1" w:rsidRPr="00C043FD" w:rsidRDefault="007B2AA1" w:rsidP="003C65DD">
                  <w:pPr>
                    <w:ind w:left="178" w:right="-236"/>
                    <w:rPr>
                      <w:rFonts w:eastAsia="Calibri"/>
                      <w:bCs/>
                      <w:sz w:val="20"/>
                      <w:szCs w:val="20"/>
                      <w:u w:color="000000"/>
                      <w:bdr w:val="nil"/>
                    </w:rPr>
                  </w:pPr>
                  <w:r w:rsidRPr="00C043FD">
                    <w:rPr>
                      <w:rFonts w:eastAsia="Calibri"/>
                      <w:bCs/>
                      <w:sz w:val="20"/>
                      <w:szCs w:val="20"/>
                      <w:u w:color="000000"/>
                      <w:bdr w:val="nil"/>
                    </w:rPr>
                    <w:t>Not a predominant feature because of early ICU admission and treatment team</w:t>
                  </w:r>
                </w:p>
              </w:tc>
              <w:tc>
                <w:tcPr>
                  <w:tcW w:w="3299" w:type="dxa"/>
                  <w:shd w:val="clear" w:color="auto" w:fill="FFFFFF"/>
                </w:tcPr>
                <w:p w:rsidR="007B2AA1" w:rsidRPr="00C043FD" w:rsidRDefault="007B2AA1" w:rsidP="003C65DD">
                  <w:pPr>
                    <w:ind w:left="108" w:right="-196"/>
                    <w:rPr>
                      <w:rFonts w:eastAsia="Calibri"/>
                      <w:bCs/>
                      <w:sz w:val="20"/>
                      <w:szCs w:val="20"/>
                      <w:u w:color="000000"/>
                      <w:bdr w:val="nil"/>
                    </w:rPr>
                  </w:pPr>
                  <w:r w:rsidRPr="00C043FD">
                    <w:rPr>
                      <w:rFonts w:eastAsia="Calibri"/>
                      <w:bCs/>
                      <w:sz w:val="20"/>
                      <w:szCs w:val="20"/>
                      <w:u w:color="000000"/>
                      <w:bdr w:val="nil"/>
                    </w:rPr>
                    <w:t xml:space="preserve">Significant reduction </w:t>
                  </w:r>
                </w:p>
                <w:p w:rsidR="007B2AA1" w:rsidRPr="00C043FD" w:rsidRDefault="007B2AA1" w:rsidP="003C65DD">
                  <w:pPr>
                    <w:ind w:left="108" w:right="-196"/>
                    <w:rPr>
                      <w:rFonts w:eastAsia="Calibri"/>
                      <w:bCs/>
                      <w:sz w:val="20"/>
                      <w:szCs w:val="20"/>
                      <w:u w:color="000000"/>
                      <w:bdr w:val="nil"/>
                    </w:rPr>
                  </w:pPr>
                  <w:r w:rsidRPr="00C043FD">
                    <w:rPr>
                      <w:rFonts w:eastAsia="Calibri"/>
                      <w:bCs/>
                      <w:sz w:val="20"/>
                      <w:szCs w:val="20"/>
                      <w:u w:color="000000"/>
                      <w:bdr w:val="nil"/>
                    </w:rPr>
                    <w:t>from 20 to 10%</w:t>
                  </w:r>
                </w:p>
              </w:tc>
            </w:tr>
            <w:tr w:rsidR="007B2AA1" w:rsidRPr="00C043FD" w:rsidTr="003C65DD">
              <w:tc>
                <w:tcPr>
                  <w:tcW w:w="3073" w:type="dxa"/>
                  <w:shd w:val="clear" w:color="auto" w:fill="FFFFFF"/>
                  <w:noWrap/>
                  <w:tcMar>
                    <w:top w:w="29" w:type="dxa"/>
                    <w:left w:w="29" w:type="dxa"/>
                    <w:bottom w:w="29" w:type="dxa"/>
                    <w:right w:w="29" w:type="dxa"/>
                  </w:tcMar>
                </w:tcPr>
                <w:p w:rsidR="007B2AA1" w:rsidRPr="00C043FD" w:rsidRDefault="007B2AA1" w:rsidP="003C65DD">
                  <w:pPr>
                    <w:pBdr>
                      <w:top w:val="nil"/>
                      <w:left w:val="nil"/>
                      <w:bottom w:val="nil"/>
                      <w:right w:val="nil"/>
                      <w:between w:val="nil"/>
                      <w:bar w:val="nil"/>
                    </w:pBdr>
                    <w:ind w:left="164" w:right="-236"/>
                    <w:rPr>
                      <w:rFonts w:eastAsia="Calibri"/>
                      <w:bCs/>
                      <w:sz w:val="20"/>
                      <w:szCs w:val="20"/>
                      <w:u w:color="000000"/>
                      <w:bdr w:val="nil"/>
                    </w:rPr>
                  </w:pPr>
                  <w:r w:rsidRPr="00C043FD">
                    <w:rPr>
                      <w:rFonts w:eastAsia="Calibri"/>
                      <w:bCs/>
                      <w:sz w:val="20"/>
                      <w:szCs w:val="20"/>
                      <w:u w:color="000000"/>
                      <w:bdr w:val="nil"/>
                    </w:rPr>
                    <w:t xml:space="preserve">ICU phase of care </w:t>
                  </w:r>
                </w:p>
                <w:p w:rsidR="007B2AA1" w:rsidRPr="00C043FD" w:rsidRDefault="007B2AA1" w:rsidP="003C65DD">
                  <w:pPr>
                    <w:pBdr>
                      <w:top w:val="nil"/>
                      <w:left w:val="nil"/>
                      <w:bottom w:val="nil"/>
                      <w:right w:val="nil"/>
                      <w:between w:val="nil"/>
                      <w:bar w:val="nil"/>
                    </w:pBdr>
                    <w:ind w:left="164" w:right="-236"/>
                    <w:rPr>
                      <w:rFonts w:eastAsia="Calibri"/>
                      <w:bCs/>
                      <w:sz w:val="20"/>
                      <w:szCs w:val="20"/>
                      <w:u w:color="000000"/>
                      <w:bdr w:val="nil"/>
                    </w:rPr>
                  </w:pPr>
                  <w:r w:rsidRPr="00C043FD">
                    <w:rPr>
                      <w:rFonts w:eastAsia="Calibri"/>
                      <w:bCs/>
                      <w:sz w:val="20"/>
                      <w:szCs w:val="20"/>
                      <w:u w:color="000000"/>
                      <w:bdr w:val="nil"/>
                    </w:rPr>
                    <w:t>(up to 72 hours)</w:t>
                  </w:r>
                </w:p>
              </w:tc>
              <w:tc>
                <w:tcPr>
                  <w:tcW w:w="6750" w:type="dxa"/>
                  <w:shd w:val="clear" w:color="auto" w:fill="FFFFFF"/>
                  <w:noWrap/>
                  <w:tcMar>
                    <w:top w:w="29" w:type="dxa"/>
                    <w:left w:w="29" w:type="dxa"/>
                    <w:bottom w:w="29" w:type="dxa"/>
                    <w:right w:w="29" w:type="dxa"/>
                  </w:tcMar>
                  <w:hideMark/>
                </w:tcPr>
                <w:p w:rsidR="007B2AA1" w:rsidRPr="00C043FD" w:rsidRDefault="007B2AA1" w:rsidP="003C65DD">
                  <w:pPr>
                    <w:ind w:left="178" w:right="-236"/>
                    <w:rPr>
                      <w:rFonts w:eastAsia="Calibri"/>
                      <w:bCs/>
                      <w:sz w:val="20"/>
                      <w:szCs w:val="20"/>
                      <w:u w:color="000000"/>
                      <w:bdr w:val="nil"/>
                    </w:rPr>
                  </w:pPr>
                  <w:r w:rsidRPr="00C043FD">
                    <w:rPr>
                      <w:rFonts w:eastAsia="Calibri"/>
                      <w:bCs/>
                      <w:sz w:val="20"/>
                      <w:szCs w:val="20"/>
                      <w:u w:color="000000"/>
                      <w:bdr w:val="nil"/>
                    </w:rPr>
                    <w:t>Similar fluid, vasopressor therapy and mechanical ventilation</w:t>
                  </w:r>
                </w:p>
                <w:p w:rsidR="007B2AA1" w:rsidRPr="00C043FD" w:rsidRDefault="007B2AA1" w:rsidP="003C65DD">
                  <w:pPr>
                    <w:ind w:left="178" w:right="-236"/>
                    <w:rPr>
                      <w:rFonts w:eastAsia="Calibri"/>
                      <w:bCs/>
                      <w:sz w:val="20"/>
                      <w:szCs w:val="20"/>
                      <w:u w:color="000000"/>
                      <w:bdr w:val="nil"/>
                    </w:rPr>
                  </w:pPr>
                  <w:proofErr w:type="spellStart"/>
                  <w:r w:rsidRPr="00C043FD">
                    <w:rPr>
                      <w:rFonts w:eastAsia="Calibri"/>
                      <w:bCs/>
                      <w:sz w:val="20"/>
                      <w:szCs w:val="20"/>
                      <w:u w:color="000000"/>
                      <w:bdr w:val="nil"/>
                    </w:rPr>
                    <w:t>Unblinded</w:t>
                  </w:r>
                  <w:proofErr w:type="spellEnd"/>
                  <w:r w:rsidRPr="00C043FD">
                    <w:rPr>
                      <w:rFonts w:eastAsia="Calibri"/>
                      <w:bCs/>
                      <w:sz w:val="20"/>
                      <w:szCs w:val="20"/>
                      <w:u w:color="000000"/>
                      <w:bdr w:val="nil"/>
                    </w:rPr>
                    <w:t xml:space="preserve"> care</w:t>
                  </w:r>
                </w:p>
                <w:p w:rsidR="007B2AA1" w:rsidRPr="00C043FD" w:rsidRDefault="007B2AA1" w:rsidP="003C65DD">
                  <w:pPr>
                    <w:ind w:left="178" w:right="-236"/>
                    <w:rPr>
                      <w:rFonts w:eastAsia="Calibri"/>
                      <w:bCs/>
                      <w:sz w:val="20"/>
                      <w:szCs w:val="20"/>
                      <w:u w:color="000000"/>
                      <w:bdr w:val="nil"/>
                    </w:rPr>
                  </w:pPr>
                  <w:r w:rsidRPr="00C043FD">
                    <w:rPr>
                      <w:rFonts w:eastAsia="Calibri"/>
                      <w:bCs/>
                      <w:sz w:val="20"/>
                      <w:szCs w:val="20"/>
                      <w:u w:color="000000"/>
                      <w:bdr w:val="nil"/>
                    </w:rPr>
                    <w:t>Delayed EGDT possible</w:t>
                  </w:r>
                </w:p>
                <w:p w:rsidR="007B2AA1" w:rsidRPr="00C043FD" w:rsidRDefault="007B2AA1" w:rsidP="003C65DD">
                  <w:pPr>
                    <w:ind w:left="178" w:right="-236"/>
                    <w:rPr>
                      <w:rFonts w:eastAsia="Calibri"/>
                      <w:bCs/>
                      <w:sz w:val="20"/>
                      <w:szCs w:val="20"/>
                      <w:u w:color="000000"/>
                      <w:bdr w:val="nil"/>
                    </w:rPr>
                  </w:pPr>
                  <w:r w:rsidRPr="00C043FD">
                    <w:rPr>
                      <w:rFonts w:eastAsia="Calibri"/>
                      <w:bCs/>
                      <w:sz w:val="20"/>
                      <w:szCs w:val="20"/>
                      <w:u w:color="000000"/>
                      <w:bdr w:val="nil"/>
                    </w:rPr>
                    <w:t>Lactate and ScvO</w:t>
                  </w:r>
                  <w:r w:rsidRPr="00C043FD">
                    <w:rPr>
                      <w:rFonts w:eastAsia="Calibri"/>
                      <w:bCs/>
                      <w:sz w:val="20"/>
                      <w:szCs w:val="20"/>
                      <w:u w:color="000000"/>
                      <w:bdr w:val="nil"/>
                      <w:vertAlign w:val="subscript"/>
                    </w:rPr>
                    <w:t>2</w:t>
                  </w:r>
                  <w:r w:rsidRPr="00C043FD">
                    <w:rPr>
                      <w:rFonts w:eastAsia="Calibri"/>
                      <w:bCs/>
                      <w:sz w:val="20"/>
                      <w:szCs w:val="20"/>
                      <w:u w:color="000000"/>
                      <w:bdr w:val="nil"/>
                    </w:rPr>
                    <w:t xml:space="preserve"> use </w:t>
                  </w:r>
                  <w:proofErr w:type="spellStart"/>
                  <w:r w:rsidRPr="00C043FD">
                    <w:rPr>
                      <w:rFonts w:eastAsia="Calibri"/>
                      <w:bCs/>
                      <w:sz w:val="20"/>
                      <w:szCs w:val="20"/>
                      <w:u w:color="000000"/>
                      <w:bdr w:val="nil"/>
                    </w:rPr>
                    <w:t>unblinded</w:t>
                  </w:r>
                  <w:proofErr w:type="spellEnd"/>
                </w:p>
              </w:tc>
              <w:tc>
                <w:tcPr>
                  <w:tcW w:w="3299" w:type="dxa"/>
                  <w:shd w:val="clear" w:color="auto" w:fill="FFFFFF"/>
                </w:tcPr>
                <w:p w:rsidR="007B2AA1" w:rsidRPr="00C043FD" w:rsidRDefault="007B2AA1" w:rsidP="003C65DD">
                  <w:pPr>
                    <w:ind w:left="108" w:right="-196"/>
                    <w:rPr>
                      <w:rFonts w:eastAsia="Calibri"/>
                      <w:bCs/>
                      <w:sz w:val="20"/>
                      <w:szCs w:val="20"/>
                      <w:u w:color="000000"/>
                      <w:bdr w:val="nil"/>
                    </w:rPr>
                  </w:pPr>
                  <w:r w:rsidRPr="00C043FD">
                    <w:rPr>
                      <w:rFonts w:eastAsia="Calibri"/>
                      <w:bCs/>
                      <w:sz w:val="20"/>
                      <w:szCs w:val="20"/>
                      <w:u w:color="000000"/>
                      <w:bdr w:val="nil"/>
                    </w:rPr>
                    <w:t>More fluid in control group</w:t>
                  </w:r>
                </w:p>
                <w:p w:rsidR="007B2AA1" w:rsidRPr="00C043FD" w:rsidRDefault="007B2AA1" w:rsidP="003C65DD">
                  <w:pPr>
                    <w:ind w:left="108" w:right="-196"/>
                    <w:rPr>
                      <w:rFonts w:eastAsia="Calibri"/>
                      <w:bCs/>
                      <w:sz w:val="20"/>
                      <w:szCs w:val="20"/>
                      <w:u w:color="000000"/>
                      <w:bdr w:val="nil"/>
                    </w:rPr>
                  </w:pPr>
                  <w:r>
                    <w:rPr>
                      <w:rFonts w:eastAsia="Calibri"/>
                      <w:bCs/>
                      <w:sz w:val="20"/>
                      <w:szCs w:val="20"/>
                      <w:u w:color="000000"/>
                      <w:bdr w:val="nil"/>
                    </w:rPr>
                    <w:t xml:space="preserve">Less </w:t>
                  </w:r>
                  <w:r w:rsidRPr="00C043FD">
                    <w:rPr>
                      <w:rFonts w:eastAsia="Calibri"/>
                      <w:bCs/>
                      <w:sz w:val="20"/>
                      <w:szCs w:val="20"/>
                      <w:u w:color="000000"/>
                      <w:bdr w:val="nil"/>
                    </w:rPr>
                    <w:t>vasopressor</w:t>
                  </w:r>
                  <w:r>
                    <w:rPr>
                      <w:rFonts w:eastAsia="Calibri"/>
                      <w:bCs/>
                      <w:sz w:val="20"/>
                      <w:szCs w:val="20"/>
                      <w:u w:color="000000"/>
                      <w:bdr w:val="nil"/>
                    </w:rPr>
                    <w:t xml:space="preserve"> </w:t>
                  </w:r>
                  <w:r w:rsidRPr="00C043FD">
                    <w:rPr>
                      <w:rFonts w:eastAsia="Calibri"/>
                      <w:bCs/>
                      <w:sz w:val="20"/>
                      <w:szCs w:val="20"/>
                      <w:u w:color="000000"/>
                      <w:bdr w:val="nil"/>
                    </w:rPr>
                    <w:t xml:space="preserve">use, less fluid therapy and mechanical </w:t>
                  </w:r>
                </w:p>
                <w:p w:rsidR="007B2AA1" w:rsidRPr="00C043FD" w:rsidRDefault="007B2AA1" w:rsidP="003C65DD">
                  <w:pPr>
                    <w:ind w:left="108" w:right="-196"/>
                    <w:rPr>
                      <w:rFonts w:eastAsia="Calibri"/>
                      <w:bCs/>
                      <w:sz w:val="20"/>
                      <w:szCs w:val="20"/>
                      <w:u w:color="000000"/>
                      <w:bdr w:val="nil"/>
                    </w:rPr>
                  </w:pPr>
                  <w:r w:rsidRPr="00C043FD">
                    <w:rPr>
                      <w:rFonts w:eastAsia="Calibri"/>
                      <w:bCs/>
                      <w:sz w:val="20"/>
                      <w:szCs w:val="20"/>
                      <w:u w:color="000000"/>
                      <w:bdr w:val="nil"/>
                    </w:rPr>
                    <w:t xml:space="preserve">ventilation in the EGDT groups </w:t>
                  </w:r>
                </w:p>
                <w:p w:rsidR="007B2AA1" w:rsidRPr="00C043FD" w:rsidRDefault="007B2AA1" w:rsidP="003C65DD">
                  <w:pPr>
                    <w:ind w:left="108" w:right="-196"/>
                    <w:rPr>
                      <w:rFonts w:eastAsia="Calibri"/>
                      <w:bCs/>
                      <w:sz w:val="20"/>
                      <w:szCs w:val="20"/>
                      <w:u w:color="000000"/>
                      <w:bdr w:val="nil"/>
                    </w:rPr>
                  </w:pPr>
                  <w:r w:rsidRPr="00C043FD">
                    <w:rPr>
                      <w:rFonts w:eastAsia="Calibri"/>
                      <w:bCs/>
                      <w:sz w:val="20"/>
                      <w:szCs w:val="20"/>
                      <w:u w:color="000000"/>
                      <w:bdr w:val="nil"/>
                    </w:rPr>
                    <w:lastRenderedPageBreak/>
                    <w:t xml:space="preserve">Blinded care </w:t>
                  </w:r>
                </w:p>
                <w:p w:rsidR="007B2AA1" w:rsidRPr="00C043FD" w:rsidRDefault="007B2AA1" w:rsidP="003C65DD">
                  <w:pPr>
                    <w:ind w:left="108" w:right="-196"/>
                    <w:rPr>
                      <w:rFonts w:eastAsia="Calibri"/>
                      <w:bCs/>
                      <w:sz w:val="20"/>
                      <w:szCs w:val="20"/>
                      <w:u w:color="000000"/>
                      <w:bdr w:val="nil"/>
                    </w:rPr>
                  </w:pPr>
                  <w:r w:rsidRPr="00C043FD">
                    <w:rPr>
                      <w:rFonts w:eastAsia="Calibri"/>
                      <w:bCs/>
                      <w:sz w:val="20"/>
                      <w:szCs w:val="20"/>
                      <w:u w:color="000000"/>
                      <w:bdr w:val="nil"/>
                    </w:rPr>
                    <w:t>No use of lactate or ScvO</w:t>
                  </w:r>
                  <w:r w:rsidRPr="00C043FD">
                    <w:rPr>
                      <w:rFonts w:eastAsia="Calibri"/>
                      <w:bCs/>
                      <w:sz w:val="20"/>
                      <w:szCs w:val="20"/>
                      <w:u w:color="000000"/>
                      <w:bdr w:val="nil"/>
                      <w:vertAlign w:val="subscript"/>
                    </w:rPr>
                    <w:t xml:space="preserve">2 </w:t>
                  </w:r>
                  <w:r>
                    <w:rPr>
                      <w:rFonts w:eastAsia="Calibri"/>
                      <w:bCs/>
                      <w:sz w:val="20"/>
                      <w:szCs w:val="20"/>
                      <w:u w:color="000000"/>
                      <w:bdr w:val="nil"/>
                    </w:rPr>
                    <w:t>in the</w:t>
                  </w:r>
                  <w:r w:rsidRPr="00C043FD">
                    <w:rPr>
                      <w:rFonts w:eastAsia="Calibri"/>
                      <w:bCs/>
                      <w:sz w:val="20"/>
                      <w:szCs w:val="20"/>
                      <w:u w:color="000000"/>
                      <w:bdr w:val="nil"/>
                    </w:rPr>
                    <w:t xml:space="preserve"> </w:t>
                  </w:r>
                </w:p>
                <w:p w:rsidR="007B2AA1" w:rsidRPr="00C043FD" w:rsidRDefault="007B2AA1" w:rsidP="003C65DD">
                  <w:pPr>
                    <w:ind w:left="108" w:right="-196"/>
                    <w:rPr>
                      <w:rFonts w:eastAsia="Calibri"/>
                      <w:bCs/>
                      <w:sz w:val="20"/>
                      <w:szCs w:val="20"/>
                      <w:u w:color="000000"/>
                      <w:bdr w:val="nil"/>
                    </w:rPr>
                  </w:pPr>
                  <w:r w:rsidRPr="00C043FD">
                    <w:rPr>
                      <w:rFonts w:eastAsia="Calibri"/>
                      <w:bCs/>
                      <w:sz w:val="20"/>
                      <w:szCs w:val="20"/>
                      <w:u w:color="000000"/>
                      <w:bdr w:val="nil"/>
                    </w:rPr>
                    <w:t>care of patients.</w:t>
                  </w:r>
                </w:p>
              </w:tc>
            </w:tr>
            <w:tr w:rsidR="007B2AA1" w:rsidRPr="00C043FD" w:rsidTr="003C65DD">
              <w:tc>
                <w:tcPr>
                  <w:tcW w:w="3073" w:type="dxa"/>
                  <w:shd w:val="clear" w:color="auto" w:fill="FFFFFF"/>
                  <w:noWrap/>
                  <w:tcMar>
                    <w:top w:w="29" w:type="dxa"/>
                    <w:left w:w="29" w:type="dxa"/>
                    <w:bottom w:w="29" w:type="dxa"/>
                    <w:right w:w="29" w:type="dxa"/>
                  </w:tcMar>
                </w:tcPr>
                <w:p w:rsidR="007B2AA1" w:rsidRPr="00C043FD" w:rsidRDefault="007B2AA1" w:rsidP="003C65DD">
                  <w:pPr>
                    <w:pBdr>
                      <w:top w:val="nil"/>
                      <w:left w:val="nil"/>
                      <w:bottom w:val="nil"/>
                      <w:right w:val="nil"/>
                      <w:between w:val="nil"/>
                      <w:bar w:val="nil"/>
                    </w:pBdr>
                    <w:ind w:left="164" w:right="-236"/>
                    <w:rPr>
                      <w:rFonts w:eastAsia="Calibri"/>
                      <w:bCs/>
                      <w:sz w:val="20"/>
                      <w:szCs w:val="20"/>
                      <w:u w:color="000000"/>
                      <w:bdr w:val="nil"/>
                    </w:rPr>
                  </w:pPr>
                  <w:r w:rsidRPr="00C043FD">
                    <w:rPr>
                      <w:rFonts w:eastAsia="Calibri"/>
                      <w:bCs/>
                      <w:sz w:val="20"/>
                      <w:szCs w:val="20"/>
                      <w:u w:color="000000"/>
                      <w:bdr w:val="nil"/>
                    </w:rPr>
                    <w:lastRenderedPageBreak/>
                    <w:t xml:space="preserve">Sources of improved care </w:t>
                  </w:r>
                </w:p>
                <w:p w:rsidR="007B2AA1" w:rsidRPr="00C043FD" w:rsidRDefault="007B2AA1" w:rsidP="003C65DD">
                  <w:pPr>
                    <w:pBdr>
                      <w:top w:val="nil"/>
                      <w:left w:val="nil"/>
                      <w:bottom w:val="nil"/>
                      <w:right w:val="nil"/>
                      <w:between w:val="nil"/>
                      <w:bar w:val="nil"/>
                    </w:pBdr>
                    <w:ind w:left="164" w:right="-236"/>
                    <w:rPr>
                      <w:rFonts w:eastAsia="Calibri"/>
                      <w:bCs/>
                      <w:sz w:val="20"/>
                      <w:szCs w:val="20"/>
                      <w:u w:color="000000"/>
                      <w:bdr w:val="nil"/>
                    </w:rPr>
                  </w:pPr>
                </w:p>
              </w:tc>
              <w:tc>
                <w:tcPr>
                  <w:tcW w:w="6750" w:type="dxa"/>
                  <w:shd w:val="clear" w:color="auto" w:fill="FFFFFF"/>
                  <w:noWrap/>
                  <w:tcMar>
                    <w:top w:w="29" w:type="dxa"/>
                    <w:left w:w="29" w:type="dxa"/>
                    <w:bottom w:w="29" w:type="dxa"/>
                    <w:right w:w="29" w:type="dxa"/>
                  </w:tcMar>
                  <w:hideMark/>
                </w:tcPr>
                <w:p w:rsidR="007B2AA1" w:rsidRPr="00C043FD" w:rsidRDefault="007B2AA1" w:rsidP="003C65DD">
                  <w:pPr>
                    <w:tabs>
                      <w:tab w:val="left" w:pos="421"/>
                    </w:tabs>
                    <w:ind w:left="178" w:right="-236"/>
                    <w:rPr>
                      <w:rFonts w:eastAsia="Calibri"/>
                      <w:sz w:val="20"/>
                      <w:szCs w:val="20"/>
                      <w:u w:color="000000"/>
                      <w:bdr w:val="nil"/>
                    </w:rPr>
                  </w:pPr>
                  <w:r w:rsidRPr="00C043FD">
                    <w:rPr>
                      <w:rFonts w:eastAsia="Calibri"/>
                      <w:sz w:val="20"/>
                      <w:szCs w:val="20"/>
                      <w:u w:color="000000"/>
                      <w:bdr w:val="nil"/>
                    </w:rPr>
                    <w:t xml:space="preserve">Preexisting sepsis protocols, pre-hospital care, sepsis alerts and </w:t>
                  </w:r>
                </w:p>
                <w:p w:rsidR="007B2AA1" w:rsidRPr="00C043FD" w:rsidRDefault="007B2AA1" w:rsidP="003C65DD">
                  <w:pPr>
                    <w:tabs>
                      <w:tab w:val="left" w:pos="421"/>
                    </w:tabs>
                    <w:ind w:left="178" w:right="-236"/>
                    <w:rPr>
                      <w:rFonts w:eastAsia="Calibri"/>
                      <w:sz w:val="20"/>
                      <w:szCs w:val="20"/>
                      <w:u w:color="000000"/>
                      <w:bdr w:val="nil"/>
                    </w:rPr>
                  </w:pPr>
                  <w:r w:rsidRPr="00C043FD">
                    <w:rPr>
                      <w:rFonts w:eastAsia="Calibri"/>
                      <w:sz w:val="20"/>
                      <w:szCs w:val="20"/>
                      <w:u w:color="000000"/>
                      <w:bdr w:val="nil"/>
                    </w:rPr>
                    <w:t xml:space="preserve">screens, rapid response systems, telemedicine, glucose control, </w:t>
                  </w:r>
                </w:p>
                <w:p w:rsidR="007B2AA1" w:rsidRDefault="007B2AA1" w:rsidP="003C65DD">
                  <w:pPr>
                    <w:tabs>
                      <w:tab w:val="left" w:pos="421"/>
                    </w:tabs>
                    <w:ind w:left="178" w:right="-236"/>
                    <w:rPr>
                      <w:rFonts w:eastAsia="Calibri"/>
                      <w:sz w:val="20"/>
                      <w:szCs w:val="20"/>
                      <w:u w:color="000000"/>
                      <w:bdr w:val="nil"/>
                    </w:rPr>
                  </w:pPr>
                  <w:r w:rsidRPr="00C043FD">
                    <w:rPr>
                      <w:rFonts w:eastAsia="Calibri"/>
                      <w:sz w:val="20"/>
                      <w:szCs w:val="20"/>
                      <w:u w:color="000000"/>
                      <w:bdr w:val="nil"/>
                    </w:rPr>
                    <w:t xml:space="preserve">steroid use, protective lung strategies, conservative hemoglobin strategies, </w:t>
                  </w:r>
                </w:p>
                <w:p w:rsidR="007B2AA1" w:rsidRPr="00C043FD" w:rsidRDefault="007B2AA1" w:rsidP="003C65DD">
                  <w:pPr>
                    <w:tabs>
                      <w:tab w:val="left" w:pos="421"/>
                    </w:tabs>
                    <w:ind w:left="178" w:right="-236"/>
                    <w:rPr>
                      <w:rFonts w:eastAsia="Calibri"/>
                      <w:sz w:val="20"/>
                      <w:szCs w:val="20"/>
                      <w:u w:color="000000"/>
                      <w:bdr w:val="nil"/>
                    </w:rPr>
                  </w:pPr>
                  <w:r w:rsidRPr="00C043FD">
                    <w:rPr>
                      <w:rFonts w:eastAsia="Calibri"/>
                      <w:sz w:val="20"/>
                      <w:szCs w:val="20"/>
                      <w:u w:color="000000"/>
                      <w:bdr w:val="nil"/>
                    </w:rPr>
                    <w:t xml:space="preserve">palliative care, national limits on ED length of stay </w:t>
                  </w:r>
                </w:p>
                <w:p w:rsidR="007B2AA1" w:rsidRPr="00C043FD" w:rsidRDefault="007B2AA1" w:rsidP="003C65DD">
                  <w:pPr>
                    <w:tabs>
                      <w:tab w:val="left" w:pos="421"/>
                    </w:tabs>
                    <w:ind w:left="178" w:right="-236"/>
                    <w:rPr>
                      <w:rFonts w:eastAsia="Calibri"/>
                      <w:bCs/>
                      <w:sz w:val="20"/>
                      <w:szCs w:val="20"/>
                      <w:u w:color="000000"/>
                      <w:bdr w:val="nil"/>
                    </w:rPr>
                  </w:pPr>
                  <w:r w:rsidRPr="00C043FD">
                    <w:rPr>
                      <w:rFonts w:eastAsia="Calibri"/>
                      <w:sz w:val="20"/>
                      <w:szCs w:val="20"/>
                      <w:u w:color="000000"/>
                      <w:bdr w:val="nil"/>
                    </w:rPr>
                    <w:t>(Australia and United Kingdom), ultrasound and other monitoring.</w:t>
                  </w:r>
                </w:p>
              </w:tc>
              <w:tc>
                <w:tcPr>
                  <w:tcW w:w="3299" w:type="dxa"/>
                  <w:shd w:val="clear" w:color="auto" w:fill="FFFFFF"/>
                </w:tcPr>
                <w:p w:rsidR="007B2AA1" w:rsidRPr="00C043FD" w:rsidRDefault="007B2AA1" w:rsidP="003C65DD">
                  <w:pPr>
                    <w:tabs>
                      <w:tab w:val="left" w:pos="317"/>
                    </w:tabs>
                    <w:ind w:left="108" w:right="-196"/>
                    <w:rPr>
                      <w:rFonts w:eastAsia="Calibri"/>
                      <w:sz w:val="20"/>
                      <w:szCs w:val="20"/>
                      <w:u w:color="000000"/>
                      <w:bdr w:val="nil"/>
                    </w:rPr>
                  </w:pPr>
                  <w:r w:rsidRPr="00C043FD">
                    <w:rPr>
                      <w:rFonts w:eastAsia="Calibri"/>
                      <w:sz w:val="20"/>
                      <w:szCs w:val="20"/>
                      <w:u w:color="000000"/>
                      <w:bdr w:val="nil"/>
                    </w:rPr>
                    <w:t>Preceded these advancements</w:t>
                  </w:r>
                </w:p>
              </w:tc>
            </w:tr>
            <w:tr w:rsidR="007B2AA1" w:rsidRPr="00C043FD" w:rsidTr="003C65DD">
              <w:trPr>
                <w:trHeight w:val="973"/>
              </w:trPr>
              <w:tc>
                <w:tcPr>
                  <w:tcW w:w="3073" w:type="dxa"/>
                  <w:shd w:val="clear" w:color="auto" w:fill="FFFFFF"/>
                  <w:noWrap/>
                  <w:tcMar>
                    <w:top w:w="29" w:type="dxa"/>
                    <w:left w:w="29" w:type="dxa"/>
                    <w:bottom w:w="29" w:type="dxa"/>
                    <w:right w:w="29" w:type="dxa"/>
                  </w:tcMar>
                </w:tcPr>
                <w:p w:rsidR="007B2AA1" w:rsidRPr="00C043FD" w:rsidRDefault="007B2AA1" w:rsidP="003C65DD">
                  <w:pPr>
                    <w:pBdr>
                      <w:top w:val="nil"/>
                      <w:left w:val="nil"/>
                      <w:bottom w:val="nil"/>
                      <w:right w:val="nil"/>
                      <w:between w:val="nil"/>
                      <w:bar w:val="nil"/>
                    </w:pBdr>
                    <w:ind w:left="164" w:right="-236"/>
                    <w:rPr>
                      <w:rFonts w:eastAsia="Calibri"/>
                      <w:bCs/>
                      <w:sz w:val="20"/>
                      <w:szCs w:val="20"/>
                      <w:u w:color="000000"/>
                      <w:bdr w:val="nil"/>
                    </w:rPr>
                  </w:pPr>
                  <w:r w:rsidRPr="00C043FD">
                    <w:rPr>
                      <w:rFonts w:eastAsia="Calibri"/>
                      <w:bCs/>
                      <w:sz w:val="20"/>
                      <w:szCs w:val="20"/>
                      <w:u w:color="000000"/>
                      <w:bdr w:val="nil"/>
                    </w:rPr>
                    <w:t xml:space="preserve">Generalizability and </w:t>
                  </w:r>
                </w:p>
                <w:p w:rsidR="007B2AA1" w:rsidRPr="00C043FD" w:rsidRDefault="007B2AA1" w:rsidP="003C65DD">
                  <w:pPr>
                    <w:pBdr>
                      <w:top w:val="nil"/>
                      <w:left w:val="nil"/>
                      <w:bottom w:val="nil"/>
                      <w:right w:val="nil"/>
                      <w:between w:val="nil"/>
                      <w:bar w:val="nil"/>
                    </w:pBdr>
                    <w:ind w:left="164" w:right="-236"/>
                    <w:rPr>
                      <w:rFonts w:eastAsia="Calibri"/>
                      <w:bCs/>
                      <w:sz w:val="20"/>
                      <w:szCs w:val="20"/>
                      <w:u w:color="000000"/>
                      <w:bdr w:val="nil"/>
                    </w:rPr>
                  </w:pPr>
                  <w:r w:rsidRPr="00C043FD">
                    <w:rPr>
                      <w:rFonts w:eastAsia="Calibri"/>
                      <w:bCs/>
                      <w:sz w:val="20"/>
                      <w:szCs w:val="20"/>
                      <w:u w:color="000000"/>
                      <w:bdr w:val="nil"/>
                    </w:rPr>
                    <w:t>External Validity</w:t>
                  </w:r>
                </w:p>
              </w:tc>
              <w:tc>
                <w:tcPr>
                  <w:tcW w:w="6750" w:type="dxa"/>
                  <w:shd w:val="clear" w:color="auto" w:fill="FFFFFF"/>
                  <w:noWrap/>
                  <w:tcMar>
                    <w:top w:w="29" w:type="dxa"/>
                    <w:left w:w="29" w:type="dxa"/>
                    <w:bottom w:w="29" w:type="dxa"/>
                    <w:right w:w="29" w:type="dxa"/>
                  </w:tcMar>
                  <w:hideMark/>
                </w:tcPr>
                <w:p w:rsidR="007B2AA1" w:rsidRPr="00C043FD" w:rsidRDefault="007B2AA1" w:rsidP="003C65DD">
                  <w:pPr>
                    <w:widowControl w:val="0"/>
                    <w:tabs>
                      <w:tab w:val="left" w:pos="421"/>
                    </w:tabs>
                    <w:autoSpaceDE w:val="0"/>
                    <w:autoSpaceDN w:val="0"/>
                    <w:adjustRightInd w:val="0"/>
                    <w:ind w:left="178" w:right="-236"/>
                    <w:contextualSpacing/>
                    <w:rPr>
                      <w:rFonts w:eastAsia="Calibri"/>
                      <w:sz w:val="20"/>
                      <w:szCs w:val="20"/>
                      <w:u w:color="000000"/>
                      <w:bdr w:val="nil"/>
                    </w:rPr>
                  </w:pPr>
                  <w:r w:rsidRPr="00C043FD">
                    <w:rPr>
                      <w:rFonts w:eastAsia="Calibri"/>
                      <w:sz w:val="20"/>
                      <w:szCs w:val="20"/>
                      <w:u w:color="000000"/>
                      <w:bdr w:val="nil"/>
                    </w:rPr>
                    <w:t>Performed in academic centers in industrialized countries</w:t>
                  </w:r>
                </w:p>
                <w:p w:rsidR="007B2AA1" w:rsidRPr="00C043FD" w:rsidRDefault="007B2AA1" w:rsidP="003C65DD">
                  <w:pPr>
                    <w:widowControl w:val="0"/>
                    <w:tabs>
                      <w:tab w:val="left" w:pos="421"/>
                    </w:tabs>
                    <w:autoSpaceDE w:val="0"/>
                    <w:autoSpaceDN w:val="0"/>
                    <w:adjustRightInd w:val="0"/>
                    <w:ind w:left="178" w:right="-236"/>
                    <w:contextualSpacing/>
                    <w:rPr>
                      <w:rFonts w:eastAsia="Calibri"/>
                      <w:sz w:val="20"/>
                      <w:szCs w:val="20"/>
                      <w:u w:color="000000"/>
                      <w:bdr w:val="nil"/>
                    </w:rPr>
                  </w:pPr>
                  <w:r w:rsidRPr="00C043FD">
                    <w:rPr>
                      <w:rFonts w:eastAsia="Calibri"/>
                      <w:sz w:val="20"/>
                      <w:szCs w:val="20"/>
                      <w:u w:color="000000"/>
                      <w:bdr w:val="nil"/>
                    </w:rPr>
                    <w:t>Specialized care delivery via sepsis team/ICU hybrid</w:t>
                  </w:r>
                </w:p>
                <w:p w:rsidR="007B2AA1" w:rsidRPr="00C043FD" w:rsidRDefault="007B2AA1" w:rsidP="003C65DD">
                  <w:pPr>
                    <w:widowControl w:val="0"/>
                    <w:tabs>
                      <w:tab w:val="left" w:pos="421"/>
                    </w:tabs>
                    <w:autoSpaceDE w:val="0"/>
                    <w:autoSpaceDN w:val="0"/>
                    <w:adjustRightInd w:val="0"/>
                    <w:ind w:left="178" w:right="-236"/>
                    <w:contextualSpacing/>
                    <w:rPr>
                      <w:rFonts w:eastAsia="Calibri"/>
                      <w:sz w:val="20"/>
                      <w:szCs w:val="20"/>
                      <w:u w:color="000000"/>
                      <w:bdr w:val="nil"/>
                    </w:rPr>
                  </w:pPr>
                  <w:r w:rsidRPr="00C043FD">
                    <w:rPr>
                      <w:rFonts w:eastAsia="Calibri"/>
                      <w:sz w:val="20"/>
                      <w:szCs w:val="20"/>
                      <w:u w:color="000000"/>
                      <w:bdr w:val="nil"/>
                    </w:rPr>
                    <w:t>Transferred patients excluded</w:t>
                  </w:r>
                </w:p>
                <w:p w:rsidR="007B2AA1" w:rsidRPr="00C043FD" w:rsidRDefault="007B2AA1" w:rsidP="003C65DD">
                  <w:pPr>
                    <w:widowControl w:val="0"/>
                    <w:tabs>
                      <w:tab w:val="left" w:pos="421"/>
                    </w:tabs>
                    <w:autoSpaceDE w:val="0"/>
                    <w:autoSpaceDN w:val="0"/>
                    <w:adjustRightInd w:val="0"/>
                    <w:ind w:right="-236"/>
                    <w:contextualSpacing/>
                    <w:rPr>
                      <w:rFonts w:eastAsia="Calibri"/>
                      <w:sz w:val="20"/>
                      <w:szCs w:val="20"/>
                      <w:u w:color="000000"/>
                      <w:bdr w:val="nil"/>
                    </w:rPr>
                  </w:pPr>
                </w:p>
              </w:tc>
              <w:tc>
                <w:tcPr>
                  <w:tcW w:w="3299" w:type="dxa"/>
                  <w:shd w:val="clear" w:color="auto" w:fill="FFFFFF"/>
                </w:tcPr>
                <w:p w:rsidR="007B2AA1" w:rsidRPr="00C043FD" w:rsidRDefault="007B2AA1" w:rsidP="003C65DD">
                  <w:pPr>
                    <w:tabs>
                      <w:tab w:val="left" w:pos="317"/>
                    </w:tabs>
                    <w:ind w:left="108" w:right="-196"/>
                    <w:rPr>
                      <w:rFonts w:eastAsia="Calibri"/>
                      <w:sz w:val="20"/>
                      <w:szCs w:val="20"/>
                      <w:u w:color="000000"/>
                      <w:bdr w:val="nil"/>
                    </w:rPr>
                  </w:pPr>
                  <w:r w:rsidRPr="00C043FD">
                    <w:rPr>
                      <w:rFonts w:eastAsia="Calibri"/>
                      <w:sz w:val="20"/>
                      <w:szCs w:val="20"/>
                      <w:u w:color="000000"/>
                      <w:bdr w:val="nil"/>
                    </w:rPr>
                    <w:t>EGDT replicated</w:t>
                  </w:r>
                </w:p>
                <w:p w:rsidR="007B2AA1" w:rsidRPr="00C043FD" w:rsidRDefault="007B2AA1" w:rsidP="003C65DD">
                  <w:pPr>
                    <w:tabs>
                      <w:tab w:val="left" w:pos="317"/>
                    </w:tabs>
                    <w:ind w:left="108" w:right="-196"/>
                    <w:rPr>
                      <w:rFonts w:eastAsia="Calibri"/>
                      <w:sz w:val="20"/>
                      <w:szCs w:val="20"/>
                      <w:u w:color="000000"/>
                      <w:bdr w:val="nil"/>
                    </w:rPr>
                  </w:pPr>
                  <w:r w:rsidRPr="00C043FD">
                    <w:rPr>
                      <w:rFonts w:eastAsia="Calibri"/>
                      <w:sz w:val="20"/>
                      <w:szCs w:val="20"/>
                      <w:u w:color="000000"/>
                      <w:bdr w:val="nil"/>
                    </w:rPr>
                    <w:t xml:space="preserve"> in community and academic centers worldwide</w:t>
                  </w:r>
                </w:p>
                <w:p w:rsidR="007B2AA1" w:rsidRPr="00C043FD" w:rsidRDefault="007B2AA1" w:rsidP="003C65DD">
                  <w:pPr>
                    <w:tabs>
                      <w:tab w:val="left" w:pos="317"/>
                    </w:tabs>
                    <w:ind w:left="108" w:right="-196"/>
                    <w:rPr>
                      <w:rFonts w:eastAsia="Calibri"/>
                      <w:sz w:val="20"/>
                      <w:szCs w:val="20"/>
                      <w:u w:color="000000"/>
                      <w:bdr w:val="nil"/>
                    </w:rPr>
                  </w:pPr>
                  <w:r w:rsidRPr="00C043FD">
                    <w:rPr>
                      <w:rFonts w:eastAsia="Calibri"/>
                      <w:sz w:val="20"/>
                      <w:szCs w:val="20"/>
                      <w:u w:color="000000"/>
                      <w:bdr w:val="nil"/>
                    </w:rPr>
                    <w:t>Effective in delayed care</w:t>
                  </w:r>
                </w:p>
              </w:tc>
            </w:tr>
          </w:tbl>
          <w:p w:rsidR="007B2AA1" w:rsidRPr="00B80A78" w:rsidRDefault="007B2AA1" w:rsidP="003C65DD">
            <w:pPr>
              <w:pBdr>
                <w:top w:val="nil"/>
                <w:left w:val="nil"/>
                <w:bottom w:val="nil"/>
                <w:right w:val="nil"/>
                <w:between w:val="nil"/>
                <w:bar w:val="nil"/>
              </w:pBdr>
              <w:spacing w:before="100" w:beforeAutospacing="1" w:after="100" w:afterAutospacing="1" w:line="360" w:lineRule="auto"/>
              <w:rPr>
                <w:rFonts w:eastAsia="Calibri"/>
                <w:b/>
                <w:bCs/>
                <w:sz w:val="24"/>
                <w:szCs w:val="24"/>
                <w:u w:color="000000"/>
                <w:bdr w:val="nil"/>
              </w:rPr>
            </w:pPr>
            <w:r w:rsidRPr="00B80A78">
              <w:rPr>
                <w:b/>
                <w:sz w:val="24"/>
                <w:szCs w:val="24"/>
                <w:u w:color="000000"/>
                <w:bdr w:val="nil"/>
              </w:rPr>
              <w:t>Table 3.</w:t>
            </w:r>
            <w:r w:rsidRPr="00B80A78">
              <w:rPr>
                <w:rFonts w:eastAsia="Calibri"/>
                <w:b/>
                <w:bCs/>
                <w:sz w:val="24"/>
                <w:szCs w:val="24"/>
                <w:u w:color="000000"/>
                <w:bdr w:val="nil"/>
              </w:rPr>
              <w:t xml:space="preserve">    </w:t>
            </w:r>
            <w:r w:rsidRPr="00B80A78">
              <w:rPr>
                <w:rFonts w:eastAsia="Calibri"/>
                <w:b/>
                <w:sz w:val="24"/>
                <w:szCs w:val="24"/>
                <w:u w:color="000000"/>
                <w:bdr w:val="nil"/>
              </w:rPr>
              <w:t xml:space="preserve">Summary </w:t>
            </w:r>
            <w:r w:rsidRPr="00B80A78">
              <w:rPr>
                <w:rFonts w:eastAsia="Calibri"/>
                <w:b/>
                <w:bCs/>
                <w:sz w:val="24"/>
                <w:szCs w:val="24"/>
                <w:u w:color="000000"/>
                <w:bdr w:val="nil"/>
              </w:rPr>
              <w:t xml:space="preserve">of Methodological Comparisons (derived from Nguyen et al. </w:t>
            </w:r>
            <w:r>
              <w:rPr>
                <w:rFonts w:eastAsia="Calibri"/>
                <w:b/>
                <w:bCs/>
                <w:sz w:val="24"/>
                <w:szCs w:val="24"/>
                <w:u w:color="000000"/>
                <w:bdr w:val="nil"/>
              </w:rPr>
              <w:fldChar w:fldCharType="begin">
                <w:fldData xml:space="preserve">PEVuZE5vdGU+PENpdGU+PEF1dGhvcj5ZdTwvQXV0aG9yPjxZZWFyPjIwMTY8L1llYXI+PFJlY051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</w:fldData>
              </w:fldChar>
            </w:r>
            <w:r>
              <w:rPr>
                <w:rFonts w:eastAsia="Calibri"/>
                <w:b/>
                <w:bCs/>
                <w:sz w:val="24"/>
                <w:szCs w:val="24"/>
                <w:u w:color="000000"/>
                <w:bdr w:val="nil"/>
              </w:rPr>
              <w:instrText xml:space="preserve"> ADDIN EN.CITE </w:instrText>
            </w:r>
            <w:r>
              <w:rPr>
                <w:rFonts w:eastAsia="Calibri"/>
                <w:b/>
                <w:bCs/>
                <w:sz w:val="24"/>
                <w:szCs w:val="24"/>
                <w:u w:color="000000"/>
                <w:bdr w:val="nil"/>
              </w:rPr>
              <w:fldChar w:fldCharType="begin">
                <w:fldData xml:space="preserve">PEVuZE5vdGU+PENpdGU+PEF1dGhvcj5ZdTwvQXV0aG9yPjxZZWFyPjIwMTY8L1llYXI+PFJlY051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</w:fldData>
              </w:fldChar>
            </w:r>
            <w:r>
              <w:rPr>
                <w:rFonts w:eastAsia="Calibri"/>
                <w:b/>
                <w:bCs/>
                <w:sz w:val="24"/>
                <w:szCs w:val="24"/>
                <w:u w:color="000000"/>
                <w:bdr w:val="nil"/>
              </w:rPr>
              <w:instrText xml:space="preserve"> ADDIN EN.CITE.DATA </w:instrText>
            </w:r>
            <w:r>
              <w:rPr>
                <w:rFonts w:eastAsia="Calibri"/>
                <w:b/>
                <w:bCs/>
                <w:sz w:val="24"/>
                <w:szCs w:val="24"/>
                <w:u w:color="000000"/>
                <w:bdr w:val="nil"/>
              </w:rPr>
            </w:r>
            <w:r>
              <w:rPr>
                <w:rFonts w:eastAsia="Calibri"/>
                <w:b/>
                <w:bCs/>
                <w:sz w:val="24"/>
                <w:szCs w:val="24"/>
                <w:u w:color="000000"/>
                <w:bdr w:val="nil"/>
              </w:rPr>
              <w:fldChar w:fldCharType="end"/>
            </w:r>
            <w:r>
              <w:rPr>
                <w:rFonts w:eastAsia="Calibri"/>
                <w:b/>
                <w:bCs/>
                <w:sz w:val="24"/>
                <w:szCs w:val="24"/>
                <w:u w:color="000000"/>
                <w:bdr w:val="nil"/>
              </w:rPr>
            </w:r>
            <w:r>
              <w:rPr>
                <w:rFonts w:eastAsia="Calibri"/>
                <w:b/>
                <w:bCs/>
                <w:sz w:val="24"/>
                <w:szCs w:val="24"/>
                <w:u w:color="000000"/>
                <w:bdr w:val="nil"/>
              </w:rPr>
              <w:fldChar w:fldCharType="separate"/>
            </w:r>
            <w:r>
              <w:rPr>
                <w:rFonts w:eastAsia="Calibri"/>
                <w:b/>
                <w:bCs/>
                <w:noProof/>
                <w:sz w:val="24"/>
                <w:szCs w:val="24"/>
                <w:u w:color="000000"/>
                <w:bdr w:val="nil"/>
              </w:rPr>
              <w:t>(46-48)</w:t>
            </w:r>
            <w:r>
              <w:rPr>
                <w:rFonts w:eastAsia="Calibri"/>
                <w:b/>
                <w:bCs/>
                <w:sz w:val="24"/>
                <w:szCs w:val="24"/>
                <w:u w:color="000000"/>
                <w:bdr w:val="nil"/>
              </w:rPr>
              <w:fldChar w:fldCharType="end"/>
            </w:r>
            <w:r w:rsidRPr="00B80A78">
              <w:rPr>
                <w:rFonts w:eastAsia="Calibri"/>
                <w:b/>
                <w:bCs/>
                <w:sz w:val="24"/>
                <w:szCs w:val="24"/>
                <w:u w:color="000000"/>
                <w:bdr w:val="nil"/>
              </w:rPr>
              <w:t>)</w:t>
            </w:r>
          </w:p>
        </w:tc>
      </w:tr>
    </w:tbl>
    <w:p w:rsidR="007B2AA1" w:rsidRDefault="007B2AA1" w:rsidP="007B2AA1">
      <w:pPr>
        <w:pBdr>
          <w:top w:val="nil"/>
          <w:left w:val="nil"/>
          <w:bottom w:val="nil"/>
          <w:right w:val="nil"/>
          <w:between w:val="nil"/>
          <w:bar w:val="nil"/>
        </w:pBdr>
        <w:ind w:left="-540"/>
        <w:rPr>
          <w:rFonts w:eastAsia="Times New Roman"/>
          <w:b/>
          <w:bCs/>
          <w:sz w:val="24"/>
          <w:szCs w:val="24"/>
          <w:u w:color="000000"/>
        </w:rPr>
        <w:sectPr w:rsidR="007B2AA1" w:rsidSect="007B2AA1">
          <w:pgSz w:w="15662" w:h="11702" w:orient="landscape"/>
          <w:pgMar w:top="720" w:right="720" w:bottom="720" w:left="720" w:header="720" w:footer="720" w:gutter="0"/>
          <w:cols w:space="216"/>
          <w:docGrid w:linePitch="299"/>
        </w:sectPr>
      </w:pPr>
    </w:p>
    <w:p w:rsidR="007B2AA1" w:rsidRDefault="007B2AA1" w:rsidP="007B2AA1">
      <w:pPr>
        <w:jc w:val="center"/>
        <w:rPr>
          <w:noProof/>
          <w:color w:val="000000"/>
          <w:sz w:val="24"/>
          <w:szCs w:val="24"/>
        </w:rPr>
      </w:pPr>
      <w:r w:rsidRPr="00530A47">
        <w:rPr>
          <w:noProof/>
          <w:color w:val="000000"/>
          <w:sz w:val="24"/>
          <w:szCs w:val="24"/>
        </w:rPr>
        <w:object w:dxaOrig="7793" w:dyaOrig="146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6pt;height:576.75pt" o:ole="" filled="t">
            <v:imagedata r:id="rId5" o:title=""/>
          </v:shape>
          <o:OLEObject Type="Embed" ProgID="Prism7.Document" ShapeID="_x0000_i1025" DrawAspect="Content" ObjectID="_1543056197" r:id="rId6"/>
        </w:object>
      </w:r>
    </w:p>
    <w:p w:rsidR="007B2AA1" w:rsidRDefault="007B2AA1" w:rsidP="007B2AA1">
      <w:pPr>
        <w:ind w:left="1440" w:hanging="1440"/>
        <w:rPr>
          <w:rFonts w:eastAsia="AdvSABORR"/>
          <w:bCs/>
          <w:color w:val="000000"/>
          <w:kern w:val="32"/>
          <w:sz w:val="24"/>
          <w:szCs w:val="24"/>
        </w:rPr>
      </w:pPr>
      <w:r w:rsidRPr="00715098">
        <w:rPr>
          <w:color w:val="000000"/>
          <w:sz w:val="24"/>
          <w:szCs w:val="24"/>
        </w:rPr>
        <w:t>Figure 1.</w:t>
      </w:r>
      <w:r w:rsidRPr="00715098">
        <w:rPr>
          <w:color w:val="000000"/>
          <w:sz w:val="24"/>
          <w:szCs w:val="24"/>
        </w:rPr>
        <w:tab/>
      </w:r>
      <w:r>
        <w:rPr>
          <w:color w:val="000000"/>
          <w:sz w:val="24"/>
          <w:szCs w:val="24"/>
        </w:rPr>
        <w:t xml:space="preserve">Trending mortality rates of observational studies of severe and septic shock </w:t>
      </w:r>
      <w:r w:rsidRPr="00715098">
        <w:rPr>
          <w:color w:val="000000"/>
          <w:sz w:val="24"/>
          <w:szCs w:val="24"/>
        </w:rPr>
        <w:t xml:space="preserve">in the </w:t>
      </w:r>
      <w:bookmarkStart w:id="1" w:name="OLE_LINK12"/>
      <w:r w:rsidRPr="00715098">
        <w:rPr>
          <w:rFonts w:eastAsia="AdvSABORR"/>
          <w:bCs/>
          <w:color w:val="000000"/>
          <w:kern w:val="32"/>
          <w:sz w:val="24"/>
          <w:szCs w:val="24"/>
        </w:rPr>
        <w:t xml:space="preserve">United States </w:t>
      </w:r>
      <w:r>
        <w:rPr>
          <w:rFonts w:eastAsia="AdvSABORR"/>
          <w:bCs/>
          <w:color w:val="000000"/>
          <w:kern w:val="32"/>
          <w:sz w:val="24"/>
          <w:szCs w:val="24"/>
        </w:rPr>
        <w:fldChar w:fldCharType="begin">
          <w:fldData xml:space="preserve">L2NvbnRyaWJ1dG9ycz48YXV0aC1hZGRyZXNzPkRpdmlzaW9uIG9mIFB1bG1vbmFyeSBhbmQgQ3Jp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</w:fldData>
        </w:fldChar>
      </w:r>
      <w:r>
        <w:rPr>
          <w:rFonts w:eastAsia="AdvSABORR"/>
          <w:bCs/>
          <w:color w:val="000000"/>
          <w:kern w:val="32"/>
          <w:sz w:val="24"/>
          <w:szCs w:val="24"/>
        </w:rPr>
        <w:instrText xml:space="preserve"> ADDIN EN.CITE </w:instrText>
      </w:r>
      <w:r>
        <w:rPr>
          <w:rFonts w:eastAsia="AdvSABORR"/>
          <w:bCs/>
          <w:color w:val="000000"/>
          <w:kern w:val="32"/>
          <w:sz w:val="24"/>
          <w:szCs w:val="24"/>
        </w:rPr>
        <w:fldChar w:fldCharType="begin">
          <w:fldData xml:space="preserve">PEVuZE5vdGU+PENpdGU+PEF1dGhvcj5SaXZlcnM8L0F1dGhvcj48WWVhcj4yMDAxPC9ZZWFyPjxS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==
</w:fldData>
        </w:fldChar>
      </w:r>
      <w:r>
        <w:rPr>
          <w:rFonts w:eastAsia="AdvSABORR"/>
          <w:bCs/>
          <w:color w:val="000000"/>
          <w:kern w:val="32"/>
          <w:sz w:val="24"/>
          <w:szCs w:val="24"/>
        </w:rPr>
        <w:instrText xml:space="preserve"> ADDIN EN.CITE.DATA </w:instrText>
      </w:r>
      <w:r>
        <w:rPr>
          <w:rFonts w:eastAsia="AdvSABORR"/>
          <w:bCs/>
          <w:color w:val="000000"/>
          <w:kern w:val="32"/>
          <w:sz w:val="24"/>
          <w:szCs w:val="24"/>
        </w:rPr>
      </w:r>
      <w:r>
        <w:rPr>
          <w:rFonts w:eastAsia="AdvSABORR"/>
          <w:bCs/>
          <w:color w:val="000000"/>
          <w:kern w:val="32"/>
          <w:sz w:val="24"/>
          <w:szCs w:val="24"/>
        </w:rPr>
        <w:fldChar w:fldCharType="end"/>
      </w:r>
      <w:r>
        <w:rPr>
          <w:rFonts w:eastAsia="AdvSABORR"/>
          <w:bCs/>
          <w:color w:val="000000"/>
          <w:kern w:val="32"/>
          <w:sz w:val="24"/>
          <w:szCs w:val="24"/>
        </w:rPr>
        <w:fldChar w:fldCharType="begin">
          <w:fldData xml:space="preserve">L2NvbnRyaWJ1dG9ycz48YXV0aC1hZGRyZXNzPkRpdmlzaW9uIG9mIFB1bG1vbmFyeSBhbmQgQ3Jp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</w:fldData>
        </w:fldChar>
      </w:r>
      <w:r>
        <w:rPr>
          <w:rFonts w:eastAsia="AdvSABORR"/>
          <w:bCs/>
          <w:color w:val="000000"/>
          <w:kern w:val="32"/>
          <w:sz w:val="24"/>
          <w:szCs w:val="24"/>
        </w:rPr>
        <w:instrText xml:space="preserve"> ADDIN EN.CITE.DATA </w:instrText>
      </w:r>
      <w:r>
        <w:rPr>
          <w:rFonts w:eastAsia="AdvSABORR"/>
          <w:bCs/>
          <w:color w:val="000000"/>
          <w:kern w:val="32"/>
          <w:sz w:val="24"/>
          <w:szCs w:val="24"/>
        </w:rPr>
      </w:r>
      <w:r>
        <w:rPr>
          <w:rFonts w:eastAsia="AdvSABORR"/>
          <w:bCs/>
          <w:color w:val="000000"/>
          <w:kern w:val="32"/>
          <w:sz w:val="24"/>
          <w:szCs w:val="24"/>
        </w:rPr>
        <w:fldChar w:fldCharType="end"/>
      </w:r>
      <w:r>
        <w:rPr>
          <w:rFonts w:eastAsia="AdvSABORR"/>
          <w:bCs/>
          <w:color w:val="000000"/>
          <w:kern w:val="32"/>
          <w:sz w:val="24"/>
          <w:szCs w:val="24"/>
        </w:rPr>
      </w:r>
      <w:r>
        <w:rPr>
          <w:rFonts w:eastAsia="AdvSABORR"/>
          <w:bCs/>
          <w:color w:val="000000"/>
          <w:kern w:val="32"/>
          <w:sz w:val="24"/>
          <w:szCs w:val="24"/>
        </w:rPr>
        <w:fldChar w:fldCharType="separate"/>
      </w:r>
      <w:r>
        <w:rPr>
          <w:rFonts w:eastAsia="AdvSABORR"/>
          <w:bCs/>
          <w:noProof/>
          <w:color w:val="000000"/>
          <w:kern w:val="32"/>
          <w:sz w:val="24"/>
          <w:szCs w:val="24"/>
        </w:rPr>
        <w:t>(40, 45, 49-58)</w:t>
      </w:r>
      <w:r>
        <w:rPr>
          <w:rFonts w:eastAsia="AdvSABORR"/>
          <w:bCs/>
          <w:color w:val="000000"/>
          <w:kern w:val="32"/>
          <w:sz w:val="24"/>
          <w:szCs w:val="24"/>
        </w:rPr>
        <w:fldChar w:fldCharType="end"/>
      </w:r>
      <w:r w:rsidRPr="00715098">
        <w:rPr>
          <w:rFonts w:eastAsia="AdvSABORR"/>
          <w:bCs/>
          <w:color w:val="000000"/>
          <w:kern w:val="32"/>
          <w:sz w:val="24"/>
          <w:szCs w:val="24"/>
        </w:rPr>
        <w:t xml:space="preserve">, United Kingdom </w:t>
      </w:r>
      <w:r>
        <w:rPr>
          <w:rFonts w:eastAsia="AdvSABORR"/>
          <w:bCs/>
          <w:color w:val="000000"/>
          <w:kern w:val="32"/>
          <w:sz w:val="24"/>
          <w:szCs w:val="24"/>
        </w:rPr>
        <w:fldChar w:fldCharType="begin">
          <w:fldData xml:space="preserve">PEVuZE5vdGU+PENpdGU+PEF1dGhvcj5QYWRraW48L0F1dGhvcj48WWVhcj4yMDAzPC9ZZWFyPjxS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</w:fldData>
        </w:fldChar>
      </w:r>
      <w:r>
        <w:rPr>
          <w:rFonts w:eastAsia="AdvSABORR"/>
          <w:bCs/>
          <w:color w:val="000000"/>
          <w:kern w:val="32"/>
          <w:sz w:val="24"/>
          <w:szCs w:val="24"/>
        </w:rPr>
        <w:instrText xml:space="preserve"> ADDIN EN.CITE </w:instrText>
      </w:r>
      <w:r>
        <w:rPr>
          <w:rFonts w:eastAsia="AdvSABORR"/>
          <w:bCs/>
          <w:color w:val="000000"/>
          <w:kern w:val="32"/>
          <w:sz w:val="24"/>
          <w:szCs w:val="24"/>
        </w:rPr>
        <w:fldChar w:fldCharType="begin">
          <w:fldData xml:space="preserve">PEVuZE5vdGU+PENpdGU+PEF1dGhvcj5QYWRraW48L0F1dGhvcj48WWVhcj4yMDAzPC9ZZWFyPjxS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</w:fldData>
        </w:fldChar>
      </w:r>
      <w:r>
        <w:rPr>
          <w:rFonts w:eastAsia="AdvSABORR"/>
          <w:bCs/>
          <w:color w:val="000000"/>
          <w:kern w:val="32"/>
          <w:sz w:val="24"/>
          <w:szCs w:val="24"/>
        </w:rPr>
        <w:instrText xml:space="preserve"> ADDIN EN.CITE.DATA </w:instrText>
      </w:r>
      <w:r>
        <w:rPr>
          <w:rFonts w:eastAsia="AdvSABORR"/>
          <w:bCs/>
          <w:color w:val="000000"/>
          <w:kern w:val="32"/>
          <w:sz w:val="24"/>
          <w:szCs w:val="24"/>
        </w:rPr>
      </w:r>
      <w:r>
        <w:rPr>
          <w:rFonts w:eastAsia="AdvSABORR"/>
          <w:bCs/>
          <w:color w:val="000000"/>
          <w:kern w:val="32"/>
          <w:sz w:val="24"/>
          <w:szCs w:val="24"/>
        </w:rPr>
        <w:fldChar w:fldCharType="end"/>
      </w:r>
      <w:r>
        <w:rPr>
          <w:rFonts w:eastAsia="AdvSABORR"/>
          <w:bCs/>
          <w:color w:val="000000"/>
          <w:kern w:val="32"/>
          <w:sz w:val="24"/>
          <w:szCs w:val="24"/>
        </w:rPr>
      </w:r>
      <w:r>
        <w:rPr>
          <w:rFonts w:eastAsia="AdvSABORR"/>
          <w:bCs/>
          <w:color w:val="000000"/>
          <w:kern w:val="32"/>
          <w:sz w:val="24"/>
          <w:szCs w:val="24"/>
        </w:rPr>
        <w:fldChar w:fldCharType="separate"/>
      </w:r>
      <w:r>
        <w:rPr>
          <w:rFonts w:eastAsia="AdvSABORR"/>
          <w:bCs/>
          <w:noProof/>
          <w:color w:val="000000"/>
          <w:kern w:val="32"/>
          <w:sz w:val="24"/>
          <w:szCs w:val="24"/>
        </w:rPr>
        <w:t>(59-66)</w:t>
      </w:r>
      <w:r>
        <w:rPr>
          <w:rFonts w:eastAsia="AdvSABORR"/>
          <w:bCs/>
          <w:color w:val="000000"/>
          <w:kern w:val="32"/>
          <w:sz w:val="24"/>
          <w:szCs w:val="24"/>
        </w:rPr>
        <w:fldChar w:fldCharType="end"/>
      </w:r>
      <w:r w:rsidRPr="00715098">
        <w:rPr>
          <w:rFonts w:eastAsia="AdvSABORR"/>
          <w:bCs/>
          <w:color w:val="000000"/>
          <w:kern w:val="32"/>
          <w:sz w:val="24"/>
          <w:szCs w:val="24"/>
        </w:rPr>
        <w:t xml:space="preserve"> and Australia and New Zealand </w:t>
      </w:r>
      <w:bookmarkEnd w:id="1"/>
      <w:r>
        <w:rPr>
          <w:rFonts w:eastAsia="AdvSABORR"/>
          <w:bCs/>
          <w:color w:val="000000"/>
          <w:kern w:val="32"/>
          <w:sz w:val="24"/>
          <w:szCs w:val="24"/>
        </w:rPr>
        <w:fldChar w:fldCharType="begin">
          <w:fldData xml:space="preserve">PEVuZE5vdGU+PENpdGU+PEF1dGhvcj5GaW5mZXI8L0F1dGhvcj48WWVhcj4yMDA0PC9ZZWFyPjxS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</w:fldData>
        </w:fldChar>
      </w:r>
      <w:r>
        <w:rPr>
          <w:rFonts w:eastAsia="AdvSABORR"/>
          <w:bCs/>
          <w:color w:val="000000"/>
          <w:kern w:val="32"/>
          <w:sz w:val="24"/>
          <w:szCs w:val="24"/>
        </w:rPr>
        <w:instrText xml:space="preserve"> ADDIN EN.CITE </w:instrText>
      </w:r>
      <w:r>
        <w:rPr>
          <w:rFonts w:eastAsia="AdvSABORR"/>
          <w:bCs/>
          <w:color w:val="000000"/>
          <w:kern w:val="32"/>
          <w:sz w:val="24"/>
          <w:szCs w:val="24"/>
        </w:rPr>
        <w:fldChar w:fldCharType="begin">
          <w:fldData xml:space="preserve">PEVuZE5vdGU+PENpdGU+PEF1dGhvcj5GaW5mZXI8L0F1dGhvcj48WWVhcj4yMDA0PC9ZZWFyPjxS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</w:fldData>
        </w:fldChar>
      </w:r>
      <w:r>
        <w:rPr>
          <w:rFonts w:eastAsia="AdvSABORR"/>
          <w:bCs/>
          <w:color w:val="000000"/>
          <w:kern w:val="32"/>
          <w:sz w:val="24"/>
          <w:szCs w:val="24"/>
        </w:rPr>
        <w:instrText xml:space="preserve"> ADDIN EN.CITE.DATA </w:instrText>
      </w:r>
      <w:r>
        <w:rPr>
          <w:rFonts w:eastAsia="AdvSABORR"/>
          <w:bCs/>
          <w:color w:val="000000"/>
          <w:kern w:val="32"/>
          <w:sz w:val="24"/>
          <w:szCs w:val="24"/>
        </w:rPr>
      </w:r>
      <w:r>
        <w:rPr>
          <w:rFonts w:eastAsia="AdvSABORR"/>
          <w:bCs/>
          <w:color w:val="000000"/>
          <w:kern w:val="32"/>
          <w:sz w:val="24"/>
          <w:szCs w:val="24"/>
        </w:rPr>
        <w:fldChar w:fldCharType="end"/>
      </w:r>
      <w:r>
        <w:rPr>
          <w:rFonts w:eastAsia="AdvSABORR"/>
          <w:bCs/>
          <w:color w:val="000000"/>
          <w:kern w:val="32"/>
          <w:sz w:val="24"/>
          <w:szCs w:val="24"/>
        </w:rPr>
      </w:r>
      <w:r>
        <w:rPr>
          <w:rFonts w:eastAsia="AdvSABORR"/>
          <w:bCs/>
          <w:color w:val="000000"/>
          <w:kern w:val="32"/>
          <w:sz w:val="24"/>
          <w:szCs w:val="24"/>
        </w:rPr>
        <w:fldChar w:fldCharType="separate"/>
      </w:r>
      <w:r>
        <w:rPr>
          <w:rFonts w:eastAsia="AdvSABORR"/>
          <w:bCs/>
          <w:noProof/>
          <w:color w:val="000000"/>
          <w:kern w:val="32"/>
          <w:sz w:val="24"/>
          <w:szCs w:val="24"/>
        </w:rPr>
        <w:t>(3, 67-71)</w:t>
      </w:r>
      <w:r>
        <w:rPr>
          <w:rFonts w:eastAsia="AdvSABORR"/>
          <w:bCs/>
          <w:color w:val="000000"/>
          <w:kern w:val="32"/>
          <w:sz w:val="24"/>
          <w:szCs w:val="24"/>
        </w:rPr>
        <w:fldChar w:fldCharType="end"/>
      </w:r>
      <w:r>
        <w:rPr>
          <w:rFonts w:eastAsia="AdvSABORR"/>
          <w:bCs/>
          <w:color w:val="000000"/>
          <w:kern w:val="32"/>
          <w:sz w:val="24"/>
          <w:szCs w:val="24"/>
        </w:rPr>
        <w:t xml:space="preserve">. </w:t>
      </w:r>
    </w:p>
    <w:p w:rsidR="007B2AA1" w:rsidRPr="007B2965" w:rsidRDefault="007B2AA1" w:rsidP="007B2AA1">
      <w:pPr>
        <w:jc w:val="center"/>
        <w:textAlignment w:val="baseline"/>
        <w:rPr>
          <w:rFonts w:eastAsia="Times New Roman"/>
          <w:b/>
          <w:color w:val="000000"/>
          <w:spacing w:val="-2"/>
          <w:sz w:val="24"/>
          <w:szCs w:val="24"/>
        </w:rPr>
      </w:pPr>
      <w:r w:rsidRPr="007B2965">
        <w:rPr>
          <w:rFonts w:eastAsia="Times New Roman"/>
          <w:b/>
          <w:color w:val="000000"/>
          <w:spacing w:val="-2"/>
          <w:sz w:val="24"/>
          <w:szCs w:val="24"/>
        </w:rPr>
        <w:object w:dxaOrig="10238" w:dyaOrig="8743">
          <v:shape id="_x0000_i1026" type="#_x0000_t75" style="width:345pt;height:235.5pt" o:ole="" filled="t">
            <v:imagedata r:id="rId7" o:title=""/>
          </v:shape>
          <o:OLEObject Type="Embed" ProgID="Prism7.Document" ShapeID="_x0000_i1026" DrawAspect="Content" ObjectID="_1543056198" r:id="rId8"/>
        </w:object>
      </w:r>
    </w:p>
    <w:p w:rsidR="007B2AA1" w:rsidRPr="007B2965" w:rsidRDefault="007B2AA1" w:rsidP="007B2AA1">
      <w:pPr>
        <w:textAlignment w:val="baseline"/>
        <w:rPr>
          <w:rFonts w:eastAsia="Times New Roman"/>
          <w:b/>
          <w:color w:val="000000"/>
          <w:spacing w:val="-2"/>
          <w:sz w:val="24"/>
          <w:szCs w:val="24"/>
        </w:rPr>
      </w:pPr>
    </w:p>
    <w:tbl>
      <w:tblPr>
        <w:tblW w:w="9180" w:type="dxa"/>
        <w:tblInd w:w="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9" w:type="dxa"/>
          <w:left w:w="115" w:type="dxa"/>
          <w:bottom w:w="29" w:type="dxa"/>
          <w:right w:w="115" w:type="dxa"/>
        </w:tblCellMar>
        <w:tblLook w:val="04A0" w:firstRow="1" w:lastRow="0" w:firstColumn="1" w:lastColumn="0" w:noHBand="0" w:noVBand="1"/>
      </w:tblPr>
      <w:tblGrid>
        <w:gridCol w:w="5040"/>
        <w:gridCol w:w="900"/>
        <w:gridCol w:w="990"/>
        <w:gridCol w:w="990"/>
        <w:gridCol w:w="1260"/>
      </w:tblGrid>
      <w:tr w:rsidR="007B2AA1" w:rsidRPr="007B2965" w:rsidTr="007B2AA1">
        <w:tc>
          <w:tcPr>
            <w:tcW w:w="5040" w:type="dxa"/>
            <w:tcBorders>
              <w:bottom w:val="single" w:sz="4" w:space="0" w:color="auto"/>
            </w:tcBorders>
            <w:shd w:val="clear" w:color="auto" w:fill="FFFFFF"/>
            <w:vAlign w:val="center"/>
          </w:tcPr>
          <w:p w:rsidR="007B2AA1" w:rsidRPr="00285C88" w:rsidRDefault="007B2AA1" w:rsidP="007B2AA1">
            <w:pPr>
              <w:rPr>
                <w:b/>
                <w:color w:val="000000"/>
                <w:sz w:val="20"/>
                <w:szCs w:val="20"/>
              </w:rPr>
            </w:pPr>
            <w:r w:rsidRPr="00285C88">
              <w:rPr>
                <w:b/>
                <w:color w:val="000000"/>
                <w:sz w:val="20"/>
                <w:szCs w:val="20"/>
              </w:rPr>
              <w:t>Studies</w:t>
            </w:r>
          </w:p>
        </w:tc>
        <w:tc>
          <w:tcPr>
            <w:tcW w:w="900" w:type="dxa"/>
            <w:tcBorders>
              <w:bottom w:val="single" w:sz="4" w:space="0" w:color="auto"/>
            </w:tcBorders>
            <w:shd w:val="clear" w:color="auto" w:fill="FFFFFF"/>
            <w:vAlign w:val="center"/>
          </w:tcPr>
          <w:p w:rsidR="007B2AA1" w:rsidRPr="00285C88" w:rsidRDefault="007B2AA1" w:rsidP="007B2AA1">
            <w:pPr>
              <w:ind w:left="720" w:hanging="720"/>
              <w:rPr>
                <w:rFonts w:eastAsia="AdvSABORR"/>
                <w:b/>
                <w:bCs/>
                <w:color w:val="000000"/>
                <w:kern w:val="32"/>
                <w:sz w:val="20"/>
                <w:szCs w:val="20"/>
              </w:rPr>
            </w:pPr>
            <w:r w:rsidRPr="00285C88">
              <w:rPr>
                <w:rFonts w:eastAsia="AdvSABORR"/>
                <w:b/>
                <w:bCs/>
                <w:color w:val="000000"/>
                <w:kern w:val="32"/>
                <w:sz w:val="20"/>
                <w:szCs w:val="20"/>
              </w:rPr>
              <w:t>Studies</w:t>
            </w:r>
          </w:p>
          <w:p w:rsidR="007B2AA1" w:rsidRPr="00285C88" w:rsidRDefault="007B2AA1" w:rsidP="007B2AA1">
            <w:pPr>
              <w:ind w:left="720" w:hanging="720"/>
              <w:rPr>
                <w:rFonts w:eastAsia="AdvSABORR"/>
                <w:b/>
                <w:bCs/>
                <w:color w:val="000000"/>
                <w:kern w:val="32"/>
                <w:sz w:val="20"/>
                <w:szCs w:val="20"/>
              </w:rPr>
            </w:pPr>
            <w:r w:rsidRPr="00285C88">
              <w:rPr>
                <w:rFonts w:eastAsia="AdvSABORR"/>
                <w:b/>
                <w:bCs/>
                <w:color w:val="000000"/>
                <w:kern w:val="32"/>
                <w:sz w:val="20"/>
                <w:szCs w:val="20"/>
              </w:rPr>
              <w:t>N</w:t>
            </w:r>
          </w:p>
        </w:tc>
        <w:tc>
          <w:tcPr>
            <w:tcW w:w="990" w:type="dxa"/>
            <w:tcBorders>
              <w:bottom w:val="single" w:sz="4" w:space="0" w:color="auto"/>
            </w:tcBorders>
            <w:shd w:val="clear" w:color="auto" w:fill="FFFFFF"/>
            <w:vAlign w:val="center"/>
          </w:tcPr>
          <w:p w:rsidR="007B2AA1" w:rsidRPr="00285C88" w:rsidRDefault="007B2AA1" w:rsidP="007B2AA1">
            <w:pPr>
              <w:ind w:left="-25" w:firstLine="25"/>
              <w:rPr>
                <w:rFonts w:eastAsia="AdvSABORR"/>
                <w:b/>
                <w:bCs/>
                <w:color w:val="000000"/>
                <w:kern w:val="32"/>
                <w:sz w:val="20"/>
                <w:szCs w:val="20"/>
              </w:rPr>
            </w:pPr>
            <w:r w:rsidRPr="00285C88">
              <w:rPr>
                <w:rFonts w:eastAsia="AdvSABORR"/>
                <w:b/>
                <w:bCs/>
                <w:color w:val="000000"/>
                <w:kern w:val="32"/>
                <w:sz w:val="20"/>
                <w:szCs w:val="20"/>
              </w:rPr>
              <w:t>Patients</w:t>
            </w:r>
          </w:p>
          <w:p w:rsidR="007B2AA1" w:rsidRPr="00285C88" w:rsidRDefault="007B2AA1" w:rsidP="007B2AA1">
            <w:pPr>
              <w:ind w:left="-25" w:firstLine="25"/>
              <w:rPr>
                <w:rFonts w:eastAsia="AdvSABORR"/>
                <w:b/>
                <w:bCs/>
                <w:color w:val="000000"/>
                <w:kern w:val="32"/>
                <w:sz w:val="20"/>
                <w:szCs w:val="20"/>
              </w:rPr>
            </w:pPr>
            <w:r w:rsidRPr="00285C88">
              <w:rPr>
                <w:rFonts w:eastAsia="AdvSABORR"/>
                <w:b/>
                <w:bCs/>
                <w:color w:val="000000"/>
                <w:kern w:val="32"/>
                <w:sz w:val="20"/>
                <w:szCs w:val="20"/>
              </w:rPr>
              <w:t>N</w:t>
            </w:r>
          </w:p>
        </w:tc>
        <w:tc>
          <w:tcPr>
            <w:tcW w:w="990" w:type="dxa"/>
            <w:tcBorders>
              <w:bottom w:val="single" w:sz="4" w:space="0" w:color="auto"/>
            </w:tcBorders>
            <w:shd w:val="clear" w:color="auto" w:fill="FFFFFF"/>
            <w:noWrap/>
            <w:tcMar>
              <w:top w:w="29" w:type="dxa"/>
              <w:left w:w="72" w:type="dxa"/>
              <w:bottom w:w="29" w:type="dxa"/>
              <w:right w:w="72" w:type="dxa"/>
            </w:tcMar>
            <w:vAlign w:val="center"/>
            <w:hideMark/>
          </w:tcPr>
          <w:p w:rsidR="007B2AA1" w:rsidRPr="00285C88" w:rsidRDefault="007B2AA1" w:rsidP="007B2AA1">
            <w:pPr>
              <w:ind w:left="720" w:hanging="720"/>
              <w:rPr>
                <w:rFonts w:eastAsia="AdvSABORR"/>
                <w:b/>
                <w:bCs/>
                <w:color w:val="000000"/>
                <w:kern w:val="32"/>
                <w:sz w:val="20"/>
                <w:szCs w:val="20"/>
              </w:rPr>
            </w:pPr>
            <w:r w:rsidRPr="00285C88">
              <w:rPr>
                <w:rFonts w:eastAsia="AdvSABORR"/>
                <w:b/>
                <w:bCs/>
                <w:color w:val="000000"/>
                <w:kern w:val="32"/>
                <w:sz w:val="20"/>
                <w:szCs w:val="20"/>
              </w:rPr>
              <w:t>Control</w:t>
            </w:r>
          </w:p>
          <w:p w:rsidR="007B2AA1" w:rsidRPr="00285C88" w:rsidRDefault="007B2AA1" w:rsidP="007B2AA1">
            <w:pPr>
              <w:ind w:left="720" w:hanging="720"/>
              <w:rPr>
                <w:rFonts w:eastAsia="AdvSABORR"/>
                <w:b/>
                <w:bCs/>
                <w:color w:val="000000"/>
                <w:kern w:val="32"/>
                <w:sz w:val="20"/>
                <w:szCs w:val="20"/>
              </w:rPr>
            </w:pPr>
            <w:r w:rsidRPr="00285C88">
              <w:rPr>
                <w:rFonts w:eastAsia="AdvSABORR"/>
                <w:b/>
                <w:bCs/>
                <w:color w:val="000000"/>
                <w:kern w:val="32"/>
                <w:sz w:val="20"/>
                <w:szCs w:val="20"/>
              </w:rPr>
              <w:t>Mortality</w:t>
            </w:r>
          </w:p>
        </w:tc>
        <w:tc>
          <w:tcPr>
            <w:tcW w:w="1260" w:type="dxa"/>
            <w:tcBorders>
              <w:bottom w:val="single" w:sz="4" w:space="0" w:color="auto"/>
            </w:tcBorders>
            <w:shd w:val="clear" w:color="auto" w:fill="FFFFFF"/>
            <w:tcMar>
              <w:top w:w="29" w:type="dxa"/>
              <w:left w:w="72" w:type="dxa"/>
              <w:bottom w:w="29" w:type="dxa"/>
              <w:right w:w="72" w:type="dxa"/>
            </w:tcMar>
            <w:vAlign w:val="center"/>
            <w:hideMark/>
          </w:tcPr>
          <w:p w:rsidR="007B2AA1" w:rsidRPr="00285C88" w:rsidRDefault="007B2AA1" w:rsidP="007B2AA1">
            <w:pPr>
              <w:ind w:left="720" w:hanging="720"/>
              <w:rPr>
                <w:rFonts w:eastAsia="AdvSABORR"/>
                <w:b/>
                <w:bCs/>
                <w:color w:val="000000"/>
                <w:kern w:val="32"/>
                <w:sz w:val="20"/>
                <w:szCs w:val="20"/>
              </w:rPr>
            </w:pPr>
            <w:r w:rsidRPr="00285C88">
              <w:rPr>
                <w:rFonts w:eastAsia="AdvSABORR"/>
                <w:b/>
                <w:bCs/>
                <w:color w:val="000000"/>
                <w:kern w:val="32"/>
                <w:sz w:val="20"/>
                <w:szCs w:val="20"/>
              </w:rPr>
              <w:t>Intervention</w:t>
            </w:r>
          </w:p>
          <w:p w:rsidR="007B2AA1" w:rsidRPr="00285C88" w:rsidRDefault="007B2AA1" w:rsidP="007B2AA1">
            <w:pPr>
              <w:ind w:left="720" w:hanging="720"/>
              <w:rPr>
                <w:rFonts w:eastAsia="AdvSABORR"/>
                <w:b/>
                <w:bCs/>
                <w:color w:val="000000"/>
                <w:kern w:val="32"/>
                <w:sz w:val="20"/>
                <w:szCs w:val="20"/>
              </w:rPr>
            </w:pPr>
            <w:r w:rsidRPr="00285C88">
              <w:rPr>
                <w:rFonts w:eastAsia="AdvSABORR"/>
                <w:b/>
                <w:bCs/>
                <w:color w:val="000000"/>
                <w:kern w:val="32"/>
                <w:sz w:val="20"/>
                <w:szCs w:val="20"/>
              </w:rPr>
              <w:t>Mortality</w:t>
            </w:r>
          </w:p>
        </w:tc>
      </w:tr>
      <w:tr w:rsidR="007B2AA1" w:rsidRPr="007B2965" w:rsidTr="007B2AA1">
        <w:tc>
          <w:tcPr>
            <w:tcW w:w="5040" w:type="dxa"/>
            <w:tcBorders>
              <w:bottom w:val="single" w:sz="4" w:space="0" w:color="auto"/>
            </w:tcBorders>
            <w:shd w:val="clear" w:color="auto" w:fill="FFFFFF"/>
            <w:vAlign w:val="center"/>
          </w:tcPr>
          <w:p w:rsidR="007B2AA1" w:rsidRPr="00285C88" w:rsidRDefault="007B2AA1" w:rsidP="007B2AA1">
            <w:pPr>
              <w:rPr>
                <w:bCs/>
                <w:sz w:val="20"/>
                <w:szCs w:val="20"/>
              </w:rPr>
            </w:pPr>
            <w:r w:rsidRPr="00285C88">
              <w:rPr>
                <w:sz w:val="20"/>
                <w:szCs w:val="20"/>
              </w:rPr>
              <w:t xml:space="preserve">Quasi experimental studies </w:t>
            </w:r>
            <w:r>
              <w:rPr>
                <w:sz w:val="20"/>
                <w:szCs w:val="20"/>
              </w:rPr>
              <w:fldChar w:fldCharType="begin">
                <w:fldData xml:space="preserve">PEVuZE5vdGU+PENpdGU+PEF1dGhvcj5DYXN0ZWxsYW5vcy1PcnRlZ2E8L0F1dGhvcj48WWVhcj4y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</w:fldData>
              </w:fldChar>
            </w:r>
            <w:r>
              <w:rPr>
                <w:sz w:val="20"/>
                <w:szCs w:val="20"/>
              </w:rPr>
              <w:instrText xml:space="preserve"> ADDIN EN.CITE </w:instrText>
            </w:r>
            <w:r>
              <w:rPr>
                <w:sz w:val="20"/>
                <w:szCs w:val="20"/>
              </w:rPr>
              <w:fldChar w:fldCharType="begin">
                <w:fldData xml:space="preserve">PEVuZE5vdGU+PENpdGU+PEF1dGhvcj5DYXN0ZWxsYW5vcy1PcnRlZ2E8L0F1dGhvcj48WWVhcj4y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72-75)</w:t>
            </w:r>
            <w:r>
              <w:rPr>
                <w:sz w:val="20"/>
                <w:szCs w:val="20"/>
              </w:rPr>
              <w:fldChar w:fldCharType="end"/>
            </w:r>
          </w:p>
        </w:tc>
        <w:tc>
          <w:tcPr>
            <w:tcW w:w="900" w:type="dxa"/>
            <w:tcBorders>
              <w:bottom w:val="single" w:sz="4" w:space="0" w:color="auto"/>
            </w:tcBorders>
            <w:shd w:val="clear" w:color="auto" w:fill="FFFFFF"/>
            <w:vAlign w:val="center"/>
          </w:tcPr>
          <w:p w:rsidR="007B2AA1" w:rsidRPr="00285C88" w:rsidRDefault="007B2AA1" w:rsidP="007B2AA1">
            <w:pPr>
              <w:ind w:left="720" w:hanging="720"/>
              <w:rPr>
                <w:rFonts w:eastAsia="AdvSABORR"/>
                <w:bCs/>
                <w:color w:val="000000"/>
                <w:kern w:val="32"/>
                <w:sz w:val="20"/>
                <w:szCs w:val="20"/>
              </w:rPr>
            </w:pPr>
            <w:r w:rsidRPr="00285C88">
              <w:rPr>
                <w:rFonts w:eastAsia="AdvSABORR"/>
                <w:bCs/>
                <w:color w:val="000000"/>
                <w:kern w:val="32"/>
                <w:sz w:val="20"/>
                <w:szCs w:val="20"/>
              </w:rPr>
              <w:t>4</w:t>
            </w:r>
          </w:p>
        </w:tc>
        <w:tc>
          <w:tcPr>
            <w:tcW w:w="990" w:type="dxa"/>
            <w:tcBorders>
              <w:bottom w:val="single" w:sz="4" w:space="0" w:color="auto"/>
            </w:tcBorders>
            <w:shd w:val="clear" w:color="auto" w:fill="FFFFFF"/>
            <w:vAlign w:val="center"/>
          </w:tcPr>
          <w:p w:rsidR="007B2AA1" w:rsidRPr="00285C88" w:rsidRDefault="007B2AA1" w:rsidP="007B2AA1">
            <w:pPr>
              <w:ind w:left="-25" w:firstLine="25"/>
              <w:rPr>
                <w:rFonts w:eastAsia="AdvSABORR"/>
                <w:bCs/>
                <w:color w:val="000000"/>
                <w:kern w:val="32"/>
                <w:sz w:val="20"/>
                <w:szCs w:val="20"/>
              </w:rPr>
            </w:pPr>
            <w:r>
              <w:rPr>
                <w:rFonts w:eastAsia="AdvSABORR"/>
                <w:bCs/>
                <w:color w:val="000000"/>
                <w:kern w:val="32"/>
                <w:sz w:val="20"/>
                <w:szCs w:val="20"/>
              </w:rPr>
              <w:t>1120</w:t>
            </w:r>
          </w:p>
        </w:tc>
        <w:tc>
          <w:tcPr>
            <w:tcW w:w="990" w:type="dxa"/>
            <w:tcBorders>
              <w:bottom w:val="single" w:sz="4" w:space="0" w:color="auto"/>
            </w:tcBorders>
            <w:shd w:val="clear" w:color="auto" w:fill="FFFFFF"/>
            <w:noWrap/>
            <w:tcMar>
              <w:top w:w="29" w:type="dxa"/>
              <w:left w:w="72" w:type="dxa"/>
              <w:bottom w:w="29" w:type="dxa"/>
              <w:right w:w="72" w:type="dxa"/>
            </w:tcMar>
            <w:vAlign w:val="center"/>
            <w:hideMark/>
          </w:tcPr>
          <w:p w:rsidR="007B2AA1" w:rsidRPr="00285C88" w:rsidRDefault="007B2AA1" w:rsidP="007B2AA1">
            <w:pPr>
              <w:ind w:left="720" w:hanging="720"/>
              <w:rPr>
                <w:rFonts w:eastAsia="AdvSABORR"/>
                <w:bCs/>
                <w:color w:val="000000"/>
                <w:kern w:val="32"/>
                <w:sz w:val="20"/>
                <w:szCs w:val="20"/>
              </w:rPr>
            </w:pPr>
            <w:r w:rsidRPr="00285C88">
              <w:rPr>
                <w:rFonts w:eastAsia="AdvSABORR"/>
                <w:bCs/>
                <w:color w:val="000000"/>
                <w:kern w:val="32"/>
                <w:sz w:val="20"/>
                <w:szCs w:val="20"/>
              </w:rPr>
              <w:t>45.8</w:t>
            </w:r>
          </w:p>
        </w:tc>
        <w:tc>
          <w:tcPr>
            <w:tcW w:w="1260" w:type="dxa"/>
            <w:tcBorders>
              <w:bottom w:val="single" w:sz="4" w:space="0" w:color="auto"/>
            </w:tcBorders>
            <w:shd w:val="clear" w:color="auto" w:fill="FFFFFF"/>
            <w:tcMar>
              <w:top w:w="29" w:type="dxa"/>
              <w:left w:w="72" w:type="dxa"/>
              <w:bottom w:w="29" w:type="dxa"/>
              <w:right w:w="72" w:type="dxa"/>
            </w:tcMar>
            <w:vAlign w:val="center"/>
            <w:hideMark/>
          </w:tcPr>
          <w:p w:rsidR="007B2AA1" w:rsidRPr="00285C88" w:rsidRDefault="007B2AA1" w:rsidP="007B2AA1">
            <w:pPr>
              <w:ind w:left="720" w:hanging="720"/>
              <w:rPr>
                <w:rFonts w:eastAsia="AdvSABORR"/>
                <w:bCs/>
                <w:color w:val="000000"/>
                <w:kern w:val="32"/>
                <w:sz w:val="20"/>
                <w:szCs w:val="20"/>
              </w:rPr>
            </w:pPr>
            <w:r w:rsidRPr="00285C88">
              <w:rPr>
                <w:rFonts w:eastAsia="AdvSABORR"/>
                <w:bCs/>
                <w:color w:val="000000"/>
                <w:kern w:val="32"/>
                <w:sz w:val="20"/>
                <w:szCs w:val="20"/>
              </w:rPr>
              <w:t>28.5</w:t>
            </w:r>
          </w:p>
        </w:tc>
      </w:tr>
      <w:tr w:rsidR="007B2AA1" w:rsidRPr="007B2965" w:rsidTr="007B2AA1">
        <w:tc>
          <w:tcPr>
            <w:tcW w:w="5040" w:type="dxa"/>
            <w:tcBorders>
              <w:bottom w:val="single" w:sz="4" w:space="0" w:color="auto"/>
            </w:tcBorders>
            <w:shd w:val="clear" w:color="auto" w:fill="FFFFFF"/>
            <w:vAlign w:val="center"/>
          </w:tcPr>
          <w:p w:rsidR="007B2AA1" w:rsidRPr="00285C88" w:rsidRDefault="007B2AA1" w:rsidP="007B2AA1">
            <w:pPr>
              <w:rPr>
                <w:sz w:val="20"/>
                <w:szCs w:val="20"/>
              </w:rPr>
            </w:pPr>
            <w:r w:rsidRPr="00285C88">
              <w:rPr>
                <w:sz w:val="20"/>
                <w:szCs w:val="20"/>
              </w:rPr>
              <w:t xml:space="preserve">Prospective Observational </w:t>
            </w:r>
            <w:r>
              <w:rPr>
                <w:sz w:val="20"/>
                <w:szCs w:val="20"/>
              </w:rPr>
              <w:fldChar w:fldCharType="begin">
                <w:fldData xml:space="preserve">ZWFzZSBtb3J0YWxpdHkgaW4gcGF0aWVudHMgd2l0aCBzZXZlcmUgc2Vwc2lzL3NlcHRpYyBzaG9j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</w:fldData>
              </w:fldChar>
            </w:r>
            <w:r>
              <w:rPr>
                <w:sz w:val="20"/>
                <w:szCs w:val="20"/>
              </w:rPr>
              <w:instrText xml:space="preserve"> ADDIN EN.CITE </w:instrText>
            </w:r>
            <w:r>
              <w:rPr>
                <w:sz w:val="20"/>
                <w:szCs w:val="20"/>
              </w:rPr>
              <w:fldChar w:fldCharType="begin">
                <w:fldData xml:space="preserve">PEVuZE5vdGU+PENpdGU+PEF1dGhvcj5BcGlidW55b3BhczwvQXV0aG9yPjxZZWFyPjIwMTQ8L1ll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==
</w:fldData>
              </w:fldChar>
            </w:r>
            <w:r>
              <w:rPr>
                <w:sz w:val="20"/>
                <w:szCs w:val="20"/>
              </w:rPr>
              <w:instrText xml:space="preserve"> ADDIN EN.CITE.DATA </w:instrText>
            </w:r>
            <w:r>
              <w:rPr>
                <w:sz w:val="20"/>
                <w:szCs w:val="20"/>
              </w:rPr>
            </w:r>
            <w:r>
              <w:rPr>
                <w:sz w:val="20"/>
                <w:szCs w:val="20"/>
              </w:rPr>
              <w:fldChar w:fldCharType="end"/>
            </w:r>
            <w:r>
              <w:rPr>
                <w:sz w:val="20"/>
                <w:szCs w:val="20"/>
              </w:rPr>
              <w:fldChar w:fldCharType="begin">
                <w:fldData xml:space="preserve">Y2xpbmljYWwgZWZmZWN0aXZlbmVzcyBvZiBhbiBlbWVyZ2VuY3kgZGVwYXJ0bWVudC1iYXNlZCBl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==
</w:fldData>
              </w:fldChar>
            </w:r>
            <w:r>
              <w:rPr>
                <w:sz w:val="20"/>
                <w:szCs w:val="20"/>
              </w:rPr>
              <w:instrText xml:space="preserve"> ADDIN EN.CITE.DATA </w:instrText>
            </w:r>
            <w:r>
              <w:rPr>
                <w:sz w:val="20"/>
                <w:szCs w:val="20"/>
              </w:rPr>
            </w:r>
            <w:r>
              <w:rPr>
                <w:sz w:val="20"/>
                <w:szCs w:val="20"/>
              </w:rPr>
              <w:fldChar w:fldCharType="end"/>
            </w:r>
            <w:r>
              <w:rPr>
                <w:sz w:val="20"/>
                <w:szCs w:val="20"/>
              </w:rPr>
              <w:fldChar w:fldCharType="begin">
                <w:fldData xml:space="preserve">ZWFzZSBtb3J0YWxpdHkgaW4gcGF0aWVudHMgd2l0aCBzZXZlcmUgc2Vwc2lzL3NlcHRpYyBzaG9j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60, 69, 76-118)</w:t>
            </w:r>
            <w:r>
              <w:rPr>
                <w:sz w:val="20"/>
                <w:szCs w:val="20"/>
              </w:rPr>
              <w:fldChar w:fldCharType="end"/>
            </w:r>
          </w:p>
        </w:tc>
        <w:tc>
          <w:tcPr>
            <w:tcW w:w="900" w:type="dxa"/>
            <w:tcBorders>
              <w:bottom w:val="single" w:sz="4" w:space="0" w:color="auto"/>
            </w:tcBorders>
            <w:shd w:val="clear" w:color="auto" w:fill="FFFFFF"/>
            <w:vAlign w:val="center"/>
          </w:tcPr>
          <w:p w:rsidR="007B2AA1" w:rsidRPr="00285C88" w:rsidRDefault="007B2AA1" w:rsidP="007B2AA1">
            <w:pPr>
              <w:ind w:left="720" w:hanging="720"/>
              <w:rPr>
                <w:rFonts w:eastAsia="AdvSABORR"/>
                <w:bCs/>
                <w:color w:val="000000"/>
                <w:kern w:val="32"/>
                <w:sz w:val="20"/>
                <w:szCs w:val="20"/>
              </w:rPr>
            </w:pPr>
            <w:r w:rsidRPr="00285C88">
              <w:rPr>
                <w:rFonts w:eastAsia="AdvSABORR"/>
                <w:bCs/>
                <w:color w:val="000000"/>
                <w:kern w:val="32"/>
                <w:sz w:val="20"/>
                <w:szCs w:val="20"/>
              </w:rPr>
              <w:t>44</w:t>
            </w:r>
          </w:p>
        </w:tc>
        <w:tc>
          <w:tcPr>
            <w:tcW w:w="990" w:type="dxa"/>
            <w:tcBorders>
              <w:bottom w:val="single" w:sz="4" w:space="0" w:color="auto"/>
            </w:tcBorders>
            <w:shd w:val="clear" w:color="auto" w:fill="FFFFFF"/>
            <w:vAlign w:val="center"/>
          </w:tcPr>
          <w:p w:rsidR="007B2AA1" w:rsidRPr="00285C88" w:rsidRDefault="007B2AA1" w:rsidP="007B2AA1">
            <w:pPr>
              <w:ind w:left="-25" w:firstLine="25"/>
              <w:rPr>
                <w:rFonts w:eastAsia="AdvSABORR"/>
                <w:bCs/>
                <w:color w:val="000000"/>
                <w:kern w:val="32"/>
                <w:sz w:val="20"/>
                <w:szCs w:val="20"/>
              </w:rPr>
            </w:pPr>
            <w:r>
              <w:rPr>
                <w:rFonts w:eastAsia="AdvSABORR"/>
                <w:bCs/>
                <w:color w:val="000000"/>
                <w:kern w:val="32"/>
                <w:sz w:val="20"/>
                <w:szCs w:val="20"/>
              </w:rPr>
              <w:t>143523</w:t>
            </w:r>
          </w:p>
        </w:tc>
        <w:tc>
          <w:tcPr>
            <w:tcW w:w="990" w:type="dxa"/>
            <w:tcBorders>
              <w:bottom w:val="single" w:sz="4" w:space="0" w:color="auto"/>
            </w:tcBorders>
            <w:shd w:val="clear" w:color="auto" w:fill="FFFFFF"/>
            <w:noWrap/>
            <w:tcMar>
              <w:top w:w="29" w:type="dxa"/>
              <w:left w:w="72" w:type="dxa"/>
              <w:bottom w:w="29" w:type="dxa"/>
              <w:right w:w="72" w:type="dxa"/>
            </w:tcMar>
            <w:vAlign w:val="center"/>
            <w:hideMark/>
          </w:tcPr>
          <w:p w:rsidR="007B2AA1" w:rsidRPr="00285C88" w:rsidRDefault="007B2AA1" w:rsidP="007B2AA1">
            <w:pPr>
              <w:ind w:left="720" w:hanging="720"/>
              <w:rPr>
                <w:rFonts w:eastAsia="AdvSABORR"/>
                <w:bCs/>
                <w:color w:val="000000"/>
                <w:kern w:val="32"/>
                <w:sz w:val="20"/>
                <w:szCs w:val="20"/>
              </w:rPr>
            </w:pPr>
            <w:r w:rsidRPr="00285C88">
              <w:rPr>
                <w:rFonts w:eastAsia="AdvSABORR"/>
                <w:bCs/>
                <w:color w:val="000000"/>
                <w:kern w:val="32"/>
                <w:sz w:val="20"/>
                <w:szCs w:val="20"/>
              </w:rPr>
              <w:t>39.1</w:t>
            </w:r>
          </w:p>
        </w:tc>
        <w:tc>
          <w:tcPr>
            <w:tcW w:w="1260" w:type="dxa"/>
            <w:tcBorders>
              <w:bottom w:val="single" w:sz="4" w:space="0" w:color="auto"/>
            </w:tcBorders>
            <w:shd w:val="clear" w:color="auto" w:fill="FFFFFF"/>
            <w:tcMar>
              <w:top w:w="29" w:type="dxa"/>
              <w:left w:w="72" w:type="dxa"/>
              <w:bottom w:w="29" w:type="dxa"/>
              <w:right w:w="72" w:type="dxa"/>
            </w:tcMar>
            <w:vAlign w:val="center"/>
            <w:hideMark/>
          </w:tcPr>
          <w:p w:rsidR="007B2AA1" w:rsidRPr="00285C88" w:rsidRDefault="007B2AA1" w:rsidP="007B2AA1">
            <w:pPr>
              <w:ind w:left="720" w:hanging="720"/>
              <w:rPr>
                <w:rFonts w:eastAsia="AdvSABORR"/>
                <w:bCs/>
                <w:color w:val="000000"/>
                <w:kern w:val="32"/>
                <w:sz w:val="20"/>
                <w:szCs w:val="20"/>
              </w:rPr>
            </w:pPr>
            <w:r w:rsidRPr="00285C88">
              <w:rPr>
                <w:rFonts w:eastAsia="AdvSABORR"/>
                <w:bCs/>
                <w:color w:val="000000"/>
                <w:kern w:val="32"/>
                <w:sz w:val="20"/>
                <w:szCs w:val="20"/>
              </w:rPr>
              <w:t>26.8</w:t>
            </w:r>
          </w:p>
        </w:tc>
      </w:tr>
      <w:tr w:rsidR="007B2AA1" w:rsidRPr="007B2965" w:rsidTr="007B2AA1">
        <w:tc>
          <w:tcPr>
            <w:tcW w:w="5040" w:type="dxa"/>
            <w:tcBorders>
              <w:bottom w:val="single" w:sz="4" w:space="0" w:color="auto"/>
            </w:tcBorders>
            <w:shd w:val="clear" w:color="auto" w:fill="FFFFFF"/>
            <w:vAlign w:val="center"/>
          </w:tcPr>
          <w:p w:rsidR="007B2AA1" w:rsidRPr="00285C88" w:rsidRDefault="007B2AA1" w:rsidP="007B2AA1">
            <w:pPr>
              <w:rPr>
                <w:sz w:val="20"/>
                <w:szCs w:val="20"/>
              </w:rPr>
            </w:pPr>
            <w:r w:rsidRPr="00285C88">
              <w:rPr>
                <w:sz w:val="20"/>
                <w:szCs w:val="20"/>
              </w:rPr>
              <w:t xml:space="preserve">Prospective with historical controls </w:t>
            </w:r>
            <w:r>
              <w:rPr>
                <w:sz w:val="20"/>
                <w:szCs w:val="20"/>
              </w:rPr>
              <w:fldChar w:fldCharType="begin">
                <w:fldData xml:space="preserve">PEVuZE5vdGU+PENpdGU+PEF1dGhvcj5Bc3N1bmNhbzwvQXV0aG9yPjxZZWFyPjIwMTQ8L1llYXI+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</w:fldData>
              </w:fldChar>
            </w:r>
            <w:r>
              <w:rPr>
                <w:sz w:val="20"/>
                <w:szCs w:val="20"/>
              </w:rPr>
              <w:instrText xml:space="preserve"> ADDIN EN.CITE </w:instrText>
            </w:r>
            <w:r>
              <w:rPr>
                <w:sz w:val="20"/>
                <w:szCs w:val="20"/>
              </w:rPr>
              <w:fldChar w:fldCharType="begin">
                <w:fldData xml:space="preserve">PEVuZE5vdGU+PENpdGU+PEF1dGhvcj5Bc3N1bmNhbzwvQXV0aG9yPjxZZWFyPjIwMTQ8L1llYXI+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119-127)</w:t>
            </w:r>
            <w:r>
              <w:rPr>
                <w:sz w:val="20"/>
                <w:szCs w:val="20"/>
              </w:rPr>
              <w:fldChar w:fldCharType="end"/>
            </w:r>
          </w:p>
        </w:tc>
        <w:tc>
          <w:tcPr>
            <w:tcW w:w="900" w:type="dxa"/>
            <w:tcBorders>
              <w:bottom w:val="single" w:sz="4" w:space="0" w:color="auto"/>
            </w:tcBorders>
            <w:shd w:val="clear" w:color="auto" w:fill="FFFFFF"/>
            <w:vAlign w:val="center"/>
          </w:tcPr>
          <w:p w:rsidR="007B2AA1" w:rsidRPr="00285C88" w:rsidRDefault="007B2AA1" w:rsidP="007B2AA1">
            <w:pPr>
              <w:ind w:left="720" w:hanging="720"/>
              <w:rPr>
                <w:rFonts w:eastAsia="AdvSABORR"/>
                <w:bCs/>
                <w:color w:val="000000"/>
                <w:kern w:val="32"/>
                <w:sz w:val="20"/>
                <w:szCs w:val="20"/>
              </w:rPr>
            </w:pPr>
            <w:r w:rsidRPr="00285C88">
              <w:rPr>
                <w:rFonts w:eastAsia="AdvSABORR"/>
                <w:bCs/>
                <w:color w:val="000000"/>
                <w:kern w:val="32"/>
                <w:sz w:val="20"/>
                <w:szCs w:val="20"/>
              </w:rPr>
              <w:t>9</w:t>
            </w:r>
          </w:p>
        </w:tc>
        <w:tc>
          <w:tcPr>
            <w:tcW w:w="990" w:type="dxa"/>
            <w:tcBorders>
              <w:bottom w:val="single" w:sz="4" w:space="0" w:color="auto"/>
            </w:tcBorders>
            <w:shd w:val="clear" w:color="auto" w:fill="FFFFFF"/>
            <w:vAlign w:val="center"/>
          </w:tcPr>
          <w:p w:rsidR="007B2AA1" w:rsidRPr="00285C88" w:rsidRDefault="007B2AA1" w:rsidP="007B2AA1">
            <w:pPr>
              <w:ind w:left="-25" w:firstLine="25"/>
              <w:rPr>
                <w:rFonts w:eastAsia="AdvSABORR"/>
                <w:bCs/>
                <w:color w:val="000000"/>
                <w:kern w:val="32"/>
                <w:sz w:val="20"/>
                <w:szCs w:val="20"/>
              </w:rPr>
            </w:pPr>
            <w:r>
              <w:rPr>
                <w:rFonts w:eastAsia="AdvSABORR"/>
                <w:bCs/>
                <w:color w:val="000000"/>
                <w:kern w:val="32"/>
                <w:sz w:val="20"/>
                <w:szCs w:val="20"/>
              </w:rPr>
              <w:t>2250</w:t>
            </w:r>
          </w:p>
        </w:tc>
        <w:tc>
          <w:tcPr>
            <w:tcW w:w="990" w:type="dxa"/>
            <w:tcBorders>
              <w:bottom w:val="single" w:sz="4" w:space="0" w:color="auto"/>
            </w:tcBorders>
            <w:shd w:val="clear" w:color="auto" w:fill="FFFFFF"/>
            <w:noWrap/>
            <w:tcMar>
              <w:top w:w="29" w:type="dxa"/>
              <w:left w:w="72" w:type="dxa"/>
              <w:bottom w:w="29" w:type="dxa"/>
              <w:right w:w="72" w:type="dxa"/>
            </w:tcMar>
            <w:vAlign w:val="center"/>
            <w:hideMark/>
          </w:tcPr>
          <w:p w:rsidR="007B2AA1" w:rsidRPr="00285C88" w:rsidRDefault="007B2AA1" w:rsidP="007B2AA1">
            <w:pPr>
              <w:ind w:left="720" w:hanging="720"/>
              <w:rPr>
                <w:rFonts w:eastAsia="AdvSABORR"/>
                <w:bCs/>
                <w:color w:val="000000"/>
                <w:kern w:val="32"/>
                <w:sz w:val="20"/>
                <w:szCs w:val="20"/>
              </w:rPr>
            </w:pPr>
            <w:r w:rsidRPr="00285C88">
              <w:rPr>
                <w:rFonts w:eastAsia="AdvSABORR"/>
                <w:bCs/>
                <w:color w:val="000000"/>
                <w:kern w:val="32"/>
                <w:sz w:val="20"/>
                <w:szCs w:val="20"/>
              </w:rPr>
              <w:t>45.5</w:t>
            </w:r>
          </w:p>
        </w:tc>
        <w:tc>
          <w:tcPr>
            <w:tcW w:w="1260" w:type="dxa"/>
            <w:tcBorders>
              <w:bottom w:val="single" w:sz="4" w:space="0" w:color="auto"/>
            </w:tcBorders>
            <w:shd w:val="clear" w:color="auto" w:fill="FFFFFF"/>
            <w:tcMar>
              <w:top w:w="29" w:type="dxa"/>
              <w:left w:w="72" w:type="dxa"/>
              <w:bottom w:w="29" w:type="dxa"/>
              <w:right w:w="72" w:type="dxa"/>
            </w:tcMar>
            <w:vAlign w:val="center"/>
            <w:hideMark/>
          </w:tcPr>
          <w:p w:rsidR="007B2AA1" w:rsidRPr="00285C88" w:rsidRDefault="007B2AA1" w:rsidP="007B2AA1">
            <w:pPr>
              <w:ind w:left="720" w:hanging="720"/>
              <w:rPr>
                <w:rFonts w:eastAsia="AdvSABORR"/>
                <w:bCs/>
                <w:color w:val="000000"/>
                <w:kern w:val="32"/>
                <w:sz w:val="20"/>
                <w:szCs w:val="20"/>
              </w:rPr>
            </w:pPr>
            <w:r w:rsidRPr="00285C88">
              <w:rPr>
                <w:rFonts w:eastAsia="AdvSABORR"/>
                <w:bCs/>
                <w:color w:val="000000"/>
                <w:kern w:val="32"/>
                <w:sz w:val="20"/>
                <w:szCs w:val="20"/>
              </w:rPr>
              <w:t>29.6</w:t>
            </w:r>
          </w:p>
        </w:tc>
      </w:tr>
      <w:tr w:rsidR="007B2AA1" w:rsidRPr="007B2965" w:rsidTr="007B2AA1">
        <w:tc>
          <w:tcPr>
            <w:tcW w:w="5040" w:type="dxa"/>
            <w:tcBorders>
              <w:bottom w:val="single" w:sz="4" w:space="0" w:color="auto"/>
            </w:tcBorders>
            <w:shd w:val="clear" w:color="auto" w:fill="FFFFFF"/>
            <w:vAlign w:val="center"/>
          </w:tcPr>
          <w:p w:rsidR="007B2AA1" w:rsidRPr="00285C88" w:rsidRDefault="007B2AA1" w:rsidP="007B2AA1">
            <w:pPr>
              <w:rPr>
                <w:sz w:val="20"/>
                <w:szCs w:val="20"/>
              </w:rPr>
            </w:pPr>
            <w:r w:rsidRPr="00285C88">
              <w:rPr>
                <w:sz w:val="20"/>
                <w:szCs w:val="20"/>
              </w:rPr>
              <w:t xml:space="preserve">Retrospective </w:t>
            </w:r>
            <w:r>
              <w:rPr>
                <w:sz w:val="20"/>
                <w:szCs w:val="20"/>
              </w:rPr>
              <w:fldChar w:fldCharType="begin">
                <w:fldData xml:space="preserve">PEVuZE5vdGU+PENpdGU+PEF1dGhvcj5IYW56ZWxrYTwvQXV0aG9yPjxZZWFyPjIwMTM8L1llYXI+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</w:fldData>
              </w:fldChar>
            </w:r>
            <w:r>
              <w:rPr>
                <w:sz w:val="20"/>
                <w:szCs w:val="20"/>
              </w:rPr>
              <w:instrText xml:space="preserve"> ADDIN EN.CITE </w:instrText>
            </w:r>
            <w:r>
              <w:rPr>
                <w:sz w:val="20"/>
                <w:szCs w:val="20"/>
              </w:rPr>
              <w:fldChar w:fldCharType="begin">
                <w:fldData xml:space="preserve">PEVuZE5vdGU+PENpdGU+PEF1dGhvcj5IYW56ZWxrYTwvQXV0aG9yPjxZZWFyPjIwMTM8L1llYXI+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64, 128-137)</w:t>
            </w:r>
            <w:r>
              <w:rPr>
                <w:sz w:val="20"/>
                <w:szCs w:val="20"/>
              </w:rPr>
              <w:fldChar w:fldCharType="end"/>
            </w:r>
          </w:p>
        </w:tc>
        <w:tc>
          <w:tcPr>
            <w:tcW w:w="900" w:type="dxa"/>
            <w:tcBorders>
              <w:bottom w:val="single" w:sz="4" w:space="0" w:color="auto"/>
            </w:tcBorders>
            <w:shd w:val="clear" w:color="auto" w:fill="FFFFFF"/>
            <w:vAlign w:val="center"/>
          </w:tcPr>
          <w:p w:rsidR="007B2AA1" w:rsidRPr="00285C88" w:rsidRDefault="007B2AA1" w:rsidP="007B2AA1">
            <w:pPr>
              <w:ind w:left="720" w:hanging="720"/>
              <w:rPr>
                <w:rFonts w:eastAsia="AdvSABORR"/>
                <w:bCs/>
                <w:color w:val="000000"/>
                <w:kern w:val="32"/>
                <w:sz w:val="20"/>
                <w:szCs w:val="20"/>
              </w:rPr>
            </w:pPr>
            <w:r w:rsidRPr="00285C88">
              <w:rPr>
                <w:rFonts w:eastAsia="AdvSABORR"/>
                <w:bCs/>
                <w:color w:val="000000"/>
                <w:kern w:val="32"/>
                <w:sz w:val="20"/>
                <w:szCs w:val="20"/>
              </w:rPr>
              <w:t>12</w:t>
            </w:r>
          </w:p>
        </w:tc>
        <w:tc>
          <w:tcPr>
            <w:tcW w:w="990" w:type="dxa"/>
            <w:tcBorders>
              <w:bottom w:val="single" w:sz="4" w:space="0" w:color="auto"/>
            </w:tcBorders>
            <w:shd w:val="clear" w:color="auto" w:fill="FFFFFF"/>
            <w:vAlign w:val="center"/>
          </w:tcPr>
          <w:p w:rsidR="007B2AA1" w:rsidRPr="00285C88" w:rsidRDefault="007B2AA1" w:rsidP="007B2AA1">
            <w:pPr>
              <w:ind w:left="-25" w:firstLine="25"/>
              <w:rPr>
                <w:rFonts w:eastAsia="AdvSABORR"/>
                <w:bCs/>
                <w:color w:val="000000"/>
                <w:kern w:val="32"/>
                <w:sz w:val="20"/>
                <w:szCs w:val="20"/>
              </w:rPr>
            </w:pPr>
            <w:r>
              <w:rPr>
                <w:rFonts w:eastAsia="AdvSABORR"/>
                <w:bCs/>
                <w:color w:val="000000"/>
                <w:kern w:val="32"/>
                <w:sz w:val="20"/>
                <w:szCs w:val="20"/>
              </w:rPr>
              <w:t>2616</w:t>
            </w:r>
          </w:p>
        </w:tc>
        <w:tc>
          <w:tcPr>
            <w:tcW w:w="990" w:type="dxa"/>
            <w:tcBorders>
              <w:bottom w:val="single" w:sz="4" w:space="0" w:color="auto"/>
            </w:tcBorders>
            <w:shd w:val="clear" w:color="auto" w:fill="FFFFFF"/>
            <w:noWrap/>
            <w:tcMar>
              <w:top w:w="29" w:type="dxa"/>
              <w:left w:w="72" w:type="dxa"/>
              <w:bottom w:w="29" w:type="dxa"/>
              <w:right w:w="72" w:type="dxa"/>
            </w:tcMar>
            <w:vAlign w:val="center"/>
            <w:hideMark/>
          </w:tcPr>
          <w:p w:rsidR="007B2AA1" w:rsidRPr="00285C88" w:rsidRDefault="007B2AA1" w:rsidP="007B2AA1">
            <w:pPr>
              <w:ind w:left="720" w:hanging="720"/>
              <w:rPr>
                <w:rFonts w:eastAsia="AdvSABORR"/>
                <w:bCs/>
                <w:color w:val="000000"/>
                <w:kern w:val="32"/>
                <w:sz w:val="20"/>
                <w:szCs w:val="20"/>
              </w:rPr>
            </w:pPr>
            <w:r w:rsidRPr="00285C88">
              <w:rPr>
                <w:rFonts w:eastAsia="AdvSABORR"/>
                <w:bCs/>
                <w:color w:val="000000"/>
                <w:kern w:val="32"/>
                <w:sz w:val="20"/>
                <w:szCs w:val="20"/>
              </w:rPr>
              <w:t>38.2</w:t>
            </w:r>
          </w:p>
        </w:tc>
        <w:tc>
          <w:tcPr>
            <w:tcW w:w="1260" w:type="dxa"/>
            <w:tcBorders>
              <w:bottom w:val="single" w:sz="4" w:space="0" w:color="auto"/>
            </w:tcBorders>
            <w:shd w:val="clear" w:color="auto" w:fill="FFFFFF"/>
            <w:tcMar>
              <w:top w:w="29" w:type="dxa"/>
              <w:left w:w="72" w:type="dxa"/>
              <w:bottom w:w="29" w:type="dxa"/>
              <w:right w:w="72" w:type="dxa"/>
            </w:tcMar>
            <w:vAlign w:val="center"/>
            <w:hideMark/>
          </w:tcPr>
          <w:p w:rsidR="007B2AA1" w:rsidRPr="00285C88" w:rsidRDefault="007B2AA1" w:rsidP="007B2AA1">
            <w:pPr>
              <w:ind w:left="720" w:hanging="720"/>
              <w:rPr>
                <w:rFonts w:eastAsia="AdvSABORR"/>
                <w:bCs/>
                <w:color w:val="000000"/>
                <w:kern w:val="32"/>
                <w:sz w:val="20"/>
                <w:szCs w:val="20"/>
              </w:rPr>
            </w:pPr>
            <w:r w:rsidRPr="00285C88">
              <w:rPr>
                <w:rFonts w:eastAsia="AdvSABORR"/>
                <w:bCs/>
                <w:color w:val="000000"/>
                <w:kern w:val="32"/>
                <w:sz w:val="20"/>
                <w:szCs w:val="20"/>
              </w:rPr>
              <w:t>24.4</w:t>
            </w:r>
          </w:p>
        </w:tc>
      </w:tr>
      <w:tr w:rsidR="007B2AA1" w:rsidRPr="007B2965" w:rsidTr="007B2AA1">
        <w:tc>
          <w:tcPr>
            <w:tcW w:w="5040" w:type="dxa"/>
            <w:tcBorders>
              <w:bottom w:val="single" w:sz="4" w:space="0" w:color="auto"/>
            </w:tcBorders>
            <w:shd w:val="clear" w:color="auto" w:fill="FFFFFF"/>
            <w:vAlign w:val="center"/>
          </w:tcPr>
          <w:p w:rsidR="007B2AA1" w:rsidRPr="00285C88" w:rsidRDefault="007B2AA1" w:rsidP="007B2AA1">
            <w:pPr>
              <w:rPr>
                <w:sz w:val="20"/>
                <w:szCs w:val="20"/>
              </w:rPr>
            </w:pPr>
            <w:r w:rsidRPr="00285C88">
              <w:rPr>
                <w:sz w:val="20"/>
                <w:szCs w:val="20"/>
              </w:rPr>
              <w:t xml:space="preserve">Randomized Control Trials </w:t>
            </w:r>
            <w:r>
              <w:rPr>
                <w:sz w:val="20"/>
                <w:szCs w:val="20"/>
              </w:rPr>
              <w:fldChar w:fldCharType="begin">
                <w:fldData xml:space="preserve">PEVuZE5vdGU+PENpdGUgRXhjbHVkZUF1dGg9IjEiPjxBdXRob3I+RWFybHkgR29hbC1EaXJlY3Rl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</w:fldData>
              </w:fldChar>
            </w:r>
            <w:r>
              <w:rPr>
                <w:sz w:val="20"/>
                <w:szCs w:val="20"/>
              </w:rPr>
              <w:instrText xml:space="preserve"> ADDIN EN.CITE </w:instrText>
            </w:r>
            <w:r>
              <w:rPr>
                <w:sz w:val="20"/>
                <w:szCs w:val="20"/>
              </w:rPr>
              <w:fldChar w:fldCharType="begin">
                <w:fldData xml:space="preserve">PEVuZE5vdGU+PENpdGUgRXhjbHVkZUF1dGg9IjEiPjxBdXRob3I+RWFybHkgR29hbC1EaXJlY3Rl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40, 45, 70, 138-149)</w:t>
            </w:r>
            <w:r>
              <w:rPr>
                <w:sz w:val="20"/>
                <w:szCs w:val="20"/>
              </w:rPr>
              <w:fldChar w:fldCharType="end"/>
            </w:r>
          </w:p>
        </w:tc>
        <w:tc>
          <w:tcPr>
            <w:tcW w:w="900" w:type="dxa"/>
            <w:tcBorders>
              <w:bottom w:val="single" w:sz="4" w:space="0" w:color="auto"/>
            </w:tcBorders>
            <w:shd w:val="clear" w:color="auto" w:fill="FFFFFF"/>
            <w:vAlign w:val="center"/>
          </w:tcPr>
          <w:p w:rsidR="007B2AA1" w:rsidRPr="00285C88" w:rsidRDefault="007B2AA1" w:rsidP="007B2AA1">
            <w:pPr>
              <w:ind w:left="720" w:hanging="720"/>
              <w:rPr>
                <w:rFonts w:eastAsia="AdvSABORR"/>
                <w:bCs/>
                <w:color w:val="000000"/>
                <w:kern w:val="32"/>
                <w:sz w:val="20"/>
                <w:szCs w:val="20"/>
              </w:rPr>
            </w:pPr>
            <w:r w:rsidRPr="00285C88">
              <w:rPr>
                <w:rFonts w:eastAsia="AdvSABORR"/>
                <w:bCs/>
                <w:color w:val="000000"/>
                <w:kern w:val="32"/>
                <w:sz w:val="20"/>
                <w:szCs w:val="20"/>
              </w:rPr>
              <w:t>12</w:t>
            </w:r>
          </w:p>
        </w:tc>
        <w:tc>
          <w:tcPr>
            <w:tcW w:w="990" w:type="dxa"/>
            <w:tcBorders>
              <w:bottom w:val="single" w:sz="4" w:space="0" w:color="auto"/>
            </w:tcBorders>
            <w:shd w:val="clear" w:color="auto" w:fill="FFFFFF"/>
            <w:vAlign w:val="center"/>
          </w:tcPr>
          <w:p w:rsidR="007B2AA1" w:rsidRPr="00285C88" w:rsidRDefault="007B2AA1" w:rsidP="007B2AA1">
            <w:pPr>
              <w:ind w:left="-25" w:firstLine="25"/>
              <w:rPr>
                <w:rFonts w:eastAsia="AdvSABORR"/>
                <w:bCs/>
                <w:color w:val="000000"/>
                <w:kern w:val="32"/>
                <w:sz w:val="20"/>
                <w:szCs w:val="20"/>
              </w:rPr>
            </w:pPr>
            <w:r>
              <w:rPr>
                <w:rFonts w:eastAsia="AdvSABORR"/>
                <w:bCs/>
                <w:color w:val="000000"/>
                <w:kern w:val="32"/>
                <w:sz w:val="20"/>
                <w:szCs w:val="20"/>
              </w:rPr>
              <w:t>5756</w:t>
            </w:r>
          </w:p>
        </w:tc>
        <w:tc>
          <w:tcPr>
            <w:tcW w:w="990" w:type="dxa"/>
            <w:tcBorders>
              <w:bottom w:val="single" w:sz="4" w:space="0" w:color="auto"/>
            </w:tcBorders>
            <w:shd w:val="clear" w:color="auto" w:fill="FFFFFF"/>
            <w:noWrap/>
            <w:tcMar>
              <w:top w:w="29" w:type="dxa"/>
              <w:left w:w="72" w:type="dxa"/>
              <w:bottom w:w="29" w:type="dxa"/>
              <w:right w:w="72" w:type="dxa"/>
            </w:tcMar>
            <w:vAlign w:val="center"/>
            <w:hideMark/>
          </w:tcPr>
          <w:p w:rsidR="007B2AA1" w:rsidRPr="00285C88" w:rsidRDefault="007B2AA1" w:rsidP="007B2AA1">
            <w:pPr>
              <w:ind w:left="720" w:hanging="720"/>
              <w:rPr>
                <w:rFonts w:eastAsia="AdvSABORR"/>
                <w:bCs/>
                <w:color w:val="000000"/>
                <w:kern w:val="32"/>
                <w:sz w:val="20"/>
                <w:szCs w:val="20"/>
              </w:rPr>
            </w:pPr>
            <w:r w:rsidRPr="00285C88">
              <w:rPr>
                <w:rFonts w:eastAsia="AdvSABORR"/>
                <w:bCs/>
                <w:color w:val="000000"/>
                <w:kern w:val="32"/>
                <w:sz w:val="20"/>
                <w:szCs w:val="20"/>
              </w:rPr>
              <w:t>45.5</w:t>
            </w:r>
          </w:p>
        </w:tc>
        <w:tc>
          <w:tcPr>
            <w:tcW w:w="1260" w:type="dxa"/>
            <w:tcBorders>
              <w:bottom w:val="single" w:sz="4" w:space="0" w:color="auto"/>
            </w:tcBorders>
            <w:shd w:val="clear" w:color="auto" w:fill="FFFFFF"/>
            <w:tcMar>
              <w:top w:w="29" w:type="dxa"/>
              <w:left w:w="72" w:type="dxa"/>
              <w:bottom w:w="29" w:type="dxa"/>
              <w:right w:w="72" w:type="dxa"/>
            </w:tcMar>
            <w:vAlign w:val="center"/>
            <w:hideMark/>
          </w:tcPr>
          <w:p w:rsidR="007B2AA1" w:rsidRPr="00285C88" w:rsidRDefault="007B2AA1" w:rsidP="007B2AA1">
            <w:pPr>
              <w:ind w:left="720" w:hanging="720"/>
              <w:rPr>
                <w:rFonts w:eastAsia="AdvSABORR"/>
                <w:bCs/>
                <w:color w:val="000000"/>
                <w:kern w:val="32"/>
                <w:sz w:val="20"/>
                <w:szCs w:val="20"/>
              </w:rPr>
            </w:pPr>
            <w:r w:rsidRPr="00285C88">
              <w:rPr>
                <w:rFonts w:eastAsia="AdvSABORR"/>
                <w:bCs/>
                <w:color w:val="000000"/>
                <w:kern w:val="32"/>
                <w:sz w:val="20"/>
                <w:szCs w:val="20"/>
              </w:rPr>
              <w:t>35.6</w:t>
            </w:r>
          </w:p>
        </w:tc>
      </w:tr>
    </w:tbl>
    <w:p w:rsidR="007B2AA1" w:rsidRDefault="007B2AA1" w:rsidP="007B2AA1">
      <w:pPr>
        <w:pStyle w:val="LightList-Accent51"/>
        <w:tabs>
          <w:tab w:val="left" w:pos="1440"/>
          <w:tab w:val="left" w:pos="5040"/>
        </w:tabs>
        <w:spacing w:line="240" w:lineRule="auto"/>
        <w:ind w:left="1440" w:hanging="1440"/>
        <w:contextualSpacing/>
        <w:rPr>
          <w:rFonts w:ascii="Times New Roman" w:eastAsia="Times New Roman" w:hAnsi="Times New Roman" w:cs="Times New Roman"/>
          <w:spacing w:val="-2"/>
          <w:sz w:val="24"/>
          <w:szCs w:val="24"/>
        </w:rPr>
      </w:pPr>
    </w:p>
    <w:p w:rsidR="007B2AA1" w:rsidRPr="007B2AA1" w:rsidRDefault="007B2AA1" w:rsidP="007B2AA1">
      <w:pPr>
        <w:pStyle w:val="LightList-Accent51"/>
        <w:tabs>
          <w:tab w:val="left" w:pos="1440"/>
          <w:tab w:val="left" w:pos="5040"/>
        </w:tabs>
        <w:spacing w:line="240" w:lineRule="auto"/>
        <w:ind w:left="1440" w:hanging="1440"/>
        <w:contextualSpacing/>
        <w:rPr>
          <w:rFonts w:asciiTheme="minorHAnsi" w:eastAsia="Times New Roman" w:hAnsiTheme="minorHAnsi" w:cs="Times New Roman"/>
          <w:spacing w:val="-2"/>
          <w:sz w:val="24"/>
          <w:szCs w:val="24"/>
        </w:rPr>
      </w:pPr>
      <w:r w:rsidRPr="007B2AA1">
        <w:rPr>
          <w:rFonts w:asciiTheme="minorHAnsi" w:eastAsia="Times New Roman" w:hAnsiTheme="minorHAnsi" w:cs="Times New Roman"/>
          <w:spacing w:val="-2"/>
          <w:sz w:val="24"/>
          <w:szCs w:val="24"/>
        </w:rPr>
        <w:t>Figure 2.</w:t>
      </w:r>
      <w:r w:rsidRPr="007B2AA1">
        <w:rPr>
          <w:rFonts w:asciiTheme="minorHAnsi" w:eastAsia="Times New Roman" w:hAnsiTheme="minorHAnsi" w:cs="Times New Roman"/>
          <w:spacing w:val="-2"/>
          <w:sz w:val="24"/>
          <w:szCs w:val="24"/>
        </w:rPr>
        <w:tab/>
      </w:r>
      <w:r w:rsidRPr="007B2AA1">
        <w:rPr>
          <w:rFonts w:asciiTheme="minorHAnsi" w:hAnsiTheme="minorHAnsi" w:cs="Times New Roman"/>
          <w:sz w:val="24"/>
          <w:szCs w:val="24"/>
        </w:rPr>
        <w:t xml:space="preserve">Accompanying the decrease in sepsis mortality is a consistent reduction in mortality irrespective of study design. </w:t>
      </w:r>
      <w:r w:rsidRPr="007B2AA1">
        <w:rPr>
          <w:rFonts w:asciiTheme="minorHAnsi" w:eastAsia="Times New Roman" w:hAnsiTheme="minorHAnsi" w:cs="Times New Roman"/>
          <w:spacing w:val="-2"/>
          <w:sz w:val="24"/>
          <w:szCs w:val="24"/>
        </w:rPr>
        <w:t xml:space="preserve">Outcome studies of </w:t>
      </w:r>
      <w:proofErr w:type="spellStart"/>
      <w:r w:rsidRPr="007B2AA1">
        <w:rPr>
          <w:rFonts w:asciiTheme="minorHAnsi" w:eastAsia="Times New Roman" w:hAnsiTheme="minorHAnsi" w:cs="Times New Roman"/>
          <w:spacing w:val="-2"/>
          <w:sz w:val="24"/>
          <w:szCs w:val="24"/>
        </w:rPr>
        <w:t>protocolized</w:t>
      </w:r>
      <w:proofErr w:type="spellEnd"/>
      <w:r w:rsidRPr="007B2AA1">
        <w:rPr>
          <w:rFonts w:asciiTheme="minorHAnsi" w:eastAsia="Times New Roman" w:hAnsiTheme="minorHAnsi" w:cs="Times New Roman"/>
          <w:spacing w:val="-2"/>
          <w:sz w:val="24"/>
          <w:szCs w:val="24"/>
        </w:rPr>
        <w:t xml:space="preserve"> sepsis interventions. The black columns are the intervention group and the grey columns are the control or non-intervention groups. N represents the number of studies followed by the total number of patients. The mortality reflects the average of all studies.</w:t>
      </w:r>
    </w:p>
    <w:p w:rsidR="007B2AA1" w:rsidRDefault="007B2AA1" w:rsidP="007B2AA1"/>
    <w:p w:rsidR="007B2AA1" w:rsidRDefault="007B2AA1" w:rsidP="007B2AA1"/>
    <w:p w:rsidR="007B2AA1" w:rsidRDefault="007B2AA1" w:rsidP="007B2AA1"/>
    <w:p w:rsidR="007B2AA1" w:rsidRDefault="007B2AA1" w:rsidP="007B2AA1"/>
    <w:p w:rsidR="007B2AA1" w:rsidRDefault="007B2AA1" w:rsidP="007B2AA1"/>
    <w:p w:rsidR="007B2AA1" w:rsidRDefault="007B2AA1" w:rsidP="007B2AA1">
      <w:pPr>
        <w:pStyle w:val="EndNoteBibliography"/>
        <w:rPr>
          <w:lang w:val="en-US"/>
        </w:rPr>
      </w:pPr>
      <w:r>
        <w:rPr>
          <w:lang w:val="en-US"/>
        </w:rPr>
        <w:t>References</w:t>
      </w:r>
    </w:p>
    <w:p w:rsidR="007B2AA1" w:rsidRPr="009E602F" w:rsidRDefault="007B2AA1" w:rsidP="007B2AA1">
      <w:pPr>
        <w:pStyle w:val="EndNoteBibliography"/>
        <w:rPr>
          <w:lang w:val="en-US"/>
        </w:rPr>
      </w:pPr>
    </w:p>
    <w:p w:rsidR="007B2AA1" w:rsidRPr="00862D13" w:rsidRDefault="007B2AA1" w:rsidP="007B2AA1">
      <w:pPr>
        <w:pStyle w:val="EndNoteBibliography"/>
      </w:pPr>
      <w:r>
        <w:fldChar w:fldCharType="begin"/>
      </w:r>
      <w:r>
        <w:instrText xml:space="preserve"> ADDIN EN.REFLIST </w:instrText>
      </w:r>
      <w:r>
        <w:fldChar w:fldCharType="separate"/>
      </w:r>
      <w:r w:rsidRPr="00862D13">
        <w:t>1.</w:t>
      </w:r>
      <w:r w:rsidRPr="00862D13">
        <w:tab/>
        <w:t>Dellinger RP, Carlet JM, Masur H, et al. Surviving Sepsis Campaign guidelines for management of severe sepsis and septic shock. Crit Care Med 2004;32(3):858-873.</w:t>
      </w:r>
    </w:p>
    <w:p w:rsidR="007B2AA1" w:rsidRPr="00862D13" w:rsidRDefault="007B2AA1" w:rsidP="007B2AA1">
      <w:pPr>
        <w:pStyle w:val="EndNoteBibliography"/>
      </w:pPr>
      <w:r w:rsidRPr="00862D13">
        <w:t>2.</w:t>
      </w:r>
      <w:r w:rsidRPr="00862D13">
        <w:tab/>
        <w:t>Wang HE, Shapiro NI, Angus DC, et al. National estimates of severe sepsis in United States emergency departments. Crit Care Med 2007;35(8):1928-1936.</w:t>
      </w:r>
    </w:p>
    <w:p w:rsidR="007B2AA1" w:rsidRPr="00862D13" w:rsidRDefault="007B2AA1" w:rsidP="007B2AA1">
      <w:pPr>
        <w:pStyle w:val="EndNoteBibliography"/>
      </w:pPr>
      <w:r w:rsidRPr="00862D13">
        <w:t>3.</w:t>
      </w:r>
      <w:r w:rsidRPr="00862D13">
        <w:tab/>
        <w:t>Einsiedel LJ, Woodman RJ. Two nations: racial disparities in bloodstream infections recorded at Alice Springs Hospital, central Australia, 2001-2005. Med J Aust 2010;192(10):567-571.</w:t>
      </w:r>
    </w:p>
    <w:p w:rsidR="007B2AA1" w:rsidRPr="00862D13" w:rsidRDefault="007B2AA1" w:rsidP="007B2AA1">
      <w:pPr>
        <w:pStyle w:val="EndNoteBibliography"/>
      </w:pPr>
      <w:r w:rsidRPr="00862D13">
        <w:t>4.</w:t>
      </w:r>
      <w:r w:rsidRPr="00862D13">
        <w:tab/>
        <w:t>Geelhoed GC, de Klerk NH. Emergency department overcrowding, mortality and the 4-hour rule in Western Australia. Med J Aust 2012;196(2):122-126.</w:t>
      </w:r>
    </w:p>
    <w:p w:rsidR="007B2AA1" w:rsidRPr="00862D13" w:rsidRDefault="007B2AA1" w:rsidP="007B2AA1">
      <w:pPr>
        <w:pStyle w:val="EndNoteBibliography"/>
      </w:pPr>
      <w:r w:rsidRPr="00862D13">
        <w:t>5.</w:t>
      </w:r>
      <w:r w:rsidRPr="00862D13">
        <w:tab/>
        <w:t>Sjoding MW, Prescott HC, Wunsch H, et al. Longitudinal Changes in ICU Admissions Among Elderly Patients in the United States. Crit Care Med 2016;44(7):1353-1360.</w:t>
      </w:r>
    </w:p>
    <w:p w:rsidR="007B2AA1" w:rsidRPr="00862D13" w:rsidRDefault="007B2AA1" w:rsidP="007B2AA1">
      <w:pPr>
        <w:pStyle w:val="EndNoteBibliography"/>
      </w:pPr>
      <w:r w:rsidRPr="00862D13">
        <w:t>6.</w:t>
      </w:r>
      <w:r w:rsidRPr="00862D13">
        <w:tab/>
        <w:t>Fromm RE, Jr., Gibbs LR, McCallum WG, et al. Critical care in the emergency department: a time-based study. Crit Care Med 1993;21(7):970-976.</w:t>
      </w:r>
    </w:p>
    <w:p w:rsidR="007B2AA1" w:rsidRPr="00862D13" w:rsidRDefault="007B2AA1" w:rsidP="007B2AA1">
      <w:pPr>
        <w:pStyle w:val="EndNoteBibliography"/>
      </w:pPr>
      <w:r w:rsidRPr="00862D13">
        <w:t>7.</w:t>
      </w:r>
      <w:r w:rsidRPr="00862D13">
        <w:tab/>
        <w:t>Trzeciak S, Rivers E. Emergency department overcrowding in the United States: an emerging threat to patient safety and public health. Emerg Med J 2003;20(5):402-405.</w:t>
      </w:r>
    </w:p>
    <w:p w:rsidR="007B2AA1" w:rsidRPr="00862D13" w:rsidRDefault="007B2AA1" w:rsidP="007B2AA1">
      <w:pPr>
        <w:pStyle w:val="EndNoteBibliography"/>
      </w:pPr>
      <w:r w:rsidRPr="00862D13">
        <w:t>8.</w:t>
      </w:r>
      <w:r w:rsidRPr="00862D13">
        <w:tab/>
        <w:t>Nguyen HB, Rivers EP, Havstad S, et al. Critical care in the emergency department: A physiologic assessment and outcome evaluation. Acad Emerg Med 2000;7(12):1354-1361.</w:t>
      </w:r>
    </w:p>
    <w:p w:rsidR="007B2AA1" w:rsidRPr="00862D13" w:rsidRDefault="007B2AA1" w:rsidP="007B2AA1">
      <w:pPr>
        <w:pStyle w:val="EndNoteBibliography"/>
      </w:pPr>
      <w:r w:rsidRPr="00862D13">
        <w:t>9.</w:t>
      </w:r>
      <w:r w:rsidRPr="00862D13">
        <w:tab/>
        <w:t>Safar P, Benson DM, Esposito G, et al. Emergency and critical care medicine: local implementation of national recommendations. Clin Anesth 1974;10(3):65-125.</w:t>
      </w:r>
    </w:p>
    <w:p w:rsidR="007B2AA1" w:rsidRPr="00862D13" w:rsidRDefault="007B2AA1" w:rsidP="007B2AA1">
      <w:pPr>
        <w:pStyle w:val="EndNoteBibliography"/>
      </w:pPr>
      <w:r w:rsidRPr="00862D13">
        <w:t>10.</w:t>
      </w:r>
      <w:r w:rsidRPr="00862D13">
        <w:tab/>
        <w:t>Frank ED. A shock team in a general hospital. Anesth Analg 1967;46(6):740-745.</w:t>
      </w:r>
    </w:p>
    <w:p w:rsidR="007B2AA1" w:rsidRPr="00862D13" w:rsidRDefault="007B2AA1" w:rsidP="007B2AA1">
      <w:pPr>
        <w:pStyle w:val="EndNoteBibliography"/>
      </w:pPr>
      <w:r w:rsidRPr="00862D13">
        <w:t>11.</w:t>
      </w:r>
      <w:r w:rsidRPr="00862D13">
        <w:tab/>
        <w:t>Rivers EP, Rady MY, Martin GB, et al. Venous hyperoxia after cardiac arrest. Characterization of a defect in systemic oxygen utilization. Chest 1992;102(6):1787-1793.</w:t>
      </w:r>
    </w:p>
    <w:p w:rsidR="007B2AA1" w:rsidRPr="00862D13" w:rsidRDefault="007B2AA1" w:rsidP="007B2AA1">
      <w:pPr>
        <w:pStyle w:val="EndNoteBibliography"/>
      </w:pPr>
      <w:r w:rsidRPr="00862D13">
        <w:t>12.</w:t>
      </w:r>
      <w:r w:rsidRPr="00862D13">
        <w:tab/>
        <w:t>Lundberg JS, Perl TM, Wiblin T, et al. Septic shock: an analysis of outcomes for patients with onset on hospital wards versus intensive care units. Crit Care Med 1998;26(6):1020-1024.</w:t>
      </w:r>
    </w:p>
    <w:p w:rsidR="007B2AA1" w:rsidRPr="00862D13" w:rsidRDefault="007B2AA1" w:rsidP="007B2AA1">
      <w:pPr>
        <w:pStyle w:val="EndNoteBibliography"/>
      </w:pPr>
      <w:r w:rsidRPr="00862D13">
        <w:t>13.</w:t>
      </w:r>
      <w:r w:rsidRPr="00862D13">
        <w:tab/>
        <w:t>Rangel-Frausto MS, Pittet D, Costigan M, et al. The natural history of the systemic inflammatory response syndrome (SIRS). A prospective study. JAMA 1995;273(2):117-123.</w:t>
      </w:r>
    </w:p>
    <w:p w:rsidR="007B2AA1" w:rsidRPr="00862D13" w:rsidRDefault="007B2AA1" w:rsidP="007B2AA1">
      <w:pPr>
        <w:pStyle w:val="EndNoteBibliography"/>
      </w:pPr>
      <w:r w:rsidRPr="00862D13">
        <w:t>14.</w:t>
      </w:r>
      <w:r w:rsidRPr="00862D13">
        <w:tab/>
        <w:t>Tuttle A, Nowak R, Grzybowski M, et al. The systemic inflammatory response syndrome at triage: prevalence and association with hospital admissions. Acad Emerg Med 1996;3:478.</w:t>
      </w:r>
    </w:p>
    <w:p w:rsidR="007B2AA1" w:rsidRPr="00862D13" w:rsidRDefault="007B2AA1" w:rsidP="007B2AA1">
      <w:pPr>
        <w:pStyle w:val="EndNoteBibliography"/>
      </w:pPr>
      <w:r w:rsidRPr="00862D13">
        <w:t>15.</w:t>
      </w:r>
      <w:r w:rsidRPr="00862D13">
        <w:tab/>
        <w:t>Natanson C, Danner RL, Reilly JM, et al. Antibiotics versus cardiovascular support in a canine model of human septic shock. Am J Physiol 1990;259(5 Pt 2):H1440-1447.</w:t>
      </w:r>
    </w:p>
    <w:p w:rsidR="007B2AA1" w:rsidRPr="00862D13" w:rsidRDefault="007B2AA1" w:rsidP="007B2AA1">
      <w:pPr>
        <w:pStyle w:val="EndNoteBibliography"/>
      </w:pPr>
      <w:r w:rsidRPr="00862D13">
        <w:t>16.</w:t>
      </w:r>
      <w:r w:rsidRPr="00862D13">
        <w:tab/>
        <w:t>Brun-Buisson C, Doyon F, Carlet J, et al. Incidence, risk factors, and outcome of severe sepsis and septic shock in adults. A multicenter prospective study in intensive care units. French ICU Group for Severe Sepsis. JAMA 1995;274(12):968-974.</w:t>
      </w:r>
    </w:p>
    <w:p w:rsidR="007B2AA1" w:rsidRPr="00862D13" w:rsidRDefault="007B2AA1" w:rsidP="007B2AA1">
      <w:pPr>
        <w:pStyle w:val="EndNoteBibliography"/>
      </w:pPr>
      <w:r w:rsidRPr="00862D13">
        <w:t>17.</w:t>
      </w:r>
      <w:r w:rsidRPr="00862D13">
        <w:tab/>
        <w:t>Grzybowski M, Tuttle A, Nowak R, et al. Systemic inflammatory response syndrome criteria and lactic acidosis in the detection of critical illness among patients presenting to the emergency department. Chest 1996;110:145S.</w:t>
      </w:r>
    </w:p>
    <w:p w:rsidR="007B2AA1" w:rsidRPr="00862D13" w:rsidRDefault="007B2AA1" w:rsidP="007B2AA1">
      <w:pPr>
        <w:pStyle w:val="EndNoteBibliography"/>
      </w:pPr>
      <w:r w:rsidRPr="00862D13">
        <w:t>18.</w:t>
      </w:r>
      <w:r w:rsidRPr="00862D13">
        <w:tab/>
        <w:t>Weil MH, Afifi AA. Experimental and clinical studies on lactate and pyruvate as indicators of the severity of acute circulatory failure (shock). Circulation 1970;41(6):989-1001.</w:t>
      </w:r>
    </w:p>
    <w:p w:rsidR="007B2AA1" w:rsidRPr="00862D13" w:rsidRDefault="007B2AA1" w:rsidP="007B2AA1">
      <w:pPr>
        <w:pStyle w:val="EndNoteBibliography"/>
      </w:pPr>
      <w:r w:rsidRPr="00862D13">
        <w:t>19.</w:t>
      </w:r>
      <w:r w:rsidRPr="00862D13">
        <w:tab/>
        <w:t>Aduen J, Bernstein WK, Khastgir T, et al. The use and clinical importance of a substrate-specific electrode for rapid determination of blood lactate concentrations. JAMA 1994;272(21):1678-1685.</w:t>
      </w:r>
    </w:p>
    <w:p w:rsidR="007B2AA1" w:rsidRPr="00862D13" w:rsidRDefault="007B2AA1" w:rsidP="007B2AA1">
      <w:pPr>
        <w:pStyle w:val="EndNoteBibliography"/>
      </w:pPr>
      <w:r w:rsidRPr="00862D13">
        <w:t>20.</w:t>
      </w:r>
      <w:r w:rsidRPr="00862D13">
        <w:tab/>
        <w:t>Rady MY, Nightingale P, Little RA, et al. Shock index: a re-evaluation in acute circulatory failure. Resuscitation 1992;23(3):227-234.</w:t>
      </w:r>
    </w:p>
    <w:p w:rsidR="007B2AA1" w:rsidRPr="00862D13" w:rsidRDefault="007B2AA1" w:rsidP="007B2AA1">
      <w:pPr>
        <w:pStyle w:val="EndNoteBibliography"/>
      </w:pPr>
      <w:r w:rsidRPr="00862D13">
        <w:t>21.</w:t>
      </w:r>
      <w:r w:rsidRPr="00862D13">
        <w:tab/>
        <w:t>Rady MY, Smithline HA, Blake H, et al. A comparison of the shock index and conventional vital signs to identify acute, critical illness in the emergency department. Ann Emerg Med 1994;24(4):685-690.</w:t>
      </w:r>
    </w:p>
    <w:p w:rsidR="007B2AA1" w:rsidRPr="00862D13" w:rsidRDefault="007B2AA1" w:rsidP="007B2AA1">
      <w:pPr>
        <w:pStyle w:val="EndNoteBibliography"/>
      </w:pPr>
      <w:r w:rsidRPr="00862D13">
        <w:lastRenderedPageBreak/>
        <w:t>22.</w:t>
      </w:r>
      <w:r w:rsidRPr="00862D13">
        <w:tab/>
        <w:t>Rady M, Rivers EP. The response of blood pressure, heart rate, shock index, central venous oxygen saturataion an lactate to resuscitation in the emergency department. Crit Care Med 1995;23(1):A138.</w:t>
      </w:r>
    </w:p>
    <w:p w:rsidR="007B2AA1" w:rsidRPr="00862D13" w:rsidRDefault="007B2AA1" w:rsidP="007B2AA1">
      <w:pPr>
        <w:pStyle w:val="EndNoteBibliography"/>
      </w:pPr>
      <w:r w:rsidRPr="00862D13">
        <w:t>23.</w:t>
      </w:r>
      <w:r w:rsidRPr="00862D13">
        <w:tab/>
        <w:t>Amara E, Rivers EP. Cytokine patterns in systemic inflammatory response and multi-organ dysfunction syndromes after cardiac arrest. 1996.</w:t>
      </w:r>
    </w:p>
    <w:p w:rsidR="007B2AA1" w:rsidRPr="00862D13" w:rsidRDefault="007B2AA1" w:rsidP="007B2AA1">
      <w:pPr>
        <w:pStyle w:val="EndNoteBibliography"/>
      </w:pPr>
      <w:r w:rsidRPr="00862D13">
        <w:t>24.</w:t>
      </w:r>
      <w:r w:rsidRPr="00862D13">
        <w:tab/>
        <w:t>Natsch S, Kullberg BJ, van der Meer JW, et al. Delay in administering the first dose of antibiotics in patients admitted to hospital with serious infections. Eur J Clin Microbiol Infect Dis 1998;17(10):681-684.</w:t>
      </w:r>
    </w:p>
    <w:p w:rsidR="007B2AA1" w:rsidRPr="00862D13" w:rsidRDefault="007B2AA1" w:rsidP="007B2AA1">
      <w:pPr>
        <w:pStyle w:val="EndNoteBibliography"/>
      </w:pPr>
      <w:r w:rsidRPr="00862D13">
        <w:t>25.</w:t>
      </w:r>
      <w:r w:rsidRPr="00862D13">
        <w:tab/>
        <w:t>McGarvey RN, Harper JJ. Pneumonia mortality reduction and quality improvement in a community hospital. QRB Qual Rev Bull 1993;19(4):124-130.</w:t>
      </w:r>
    </w:p>
    <w:p w:rsidR="007B2AA1" w:rsidRPr="00862D13" w:rsidRDefault="007B2AA1" w:rsidP="007B2AA1">
      <w:pPr>
        <w:pStyle w:val="EndNoteBibliography"/>
      </w:pPr>
      <w:r w:rsidRPr="00862D13">
        <w:t>26.</w:t>
      </w:r>
      <w:r w:rsidRPr="00862D13">
        <w:tab/>
        <w:t>Buck DL, Vester-Andersen M, Moller MH, et al. Surgical delay is a critical determinant of survival in perforated peptic ulcer. Br J Surg 2013;100(8):1045-1049.</w:t>
      </w:r>
    </w:p>
    <w:p w:rsidR="007B2AA1" w:rsidRPr="00862D13" w:rsidRDefault="007B2AA1" w:rsidP="007B2AA1">
      <w:pPr>
        <w:pStyle w:val="EndNoteBibliography"/>
      </w:pPr>
      <w:r w:rsidRPr="00862D13">
        <w:t>27.</w:t>
      </w:r>
      <w:r w:rsidRPr="00862D13">
        <w:tab/>
        <w:t>Bloos F, Thomas-Ruddel D, Ruddel H, et al. Impact of compliance with infection management guidelines on outcome in patients with severe sepsis: a prospective observational multi-center study. Crit Care 2014;18(2):R42.</w:t>
      </w:r>
    </w:p>
    <w:p w:rsidR="007B2AA1" w:rsidRPr="00862D13" w:rsidRDefault="007B2AA1" w:rsidP="007B2AA1">
      <w:pPr>
        <w:pStyle w:val="EndNoteBibliography"/>
      </w:pPr>
      <w:r w:rsidRPr="00862D13">
        <w:t>28.</w:t>
      </w:r>
      <w:r w:rsidRPr="00862D13">
        <w:tab/>
        <w:t>Hopkins JA, Shoemaker WC, Chang PC, et al. Clinical trial of an emergency resuscitation algorithm. Crit Care Med 1983;11(8):621-629.</w:t>
      </w:r>
    </w:p>
    <w:p w:rsidR="007B2AA1" w:rsidRPr="00862D13" w:rsidRDefault="007B2AA1" w:rsidP="007B2AA1">
      <w:pPr>
        <w:pStyle w:val="EndNoteBibliography"/>
      </w:pPr>
      <w:r w:rsidRPr="00862D13">
        <w:t>29.</w:t>
      </w:r>
      <w:r w:rsidRPr="00862D13">
        <w:tab/>
        <w:t>Meakins J, Long CN. Oxygen Consumption, Oxygen Debt and Lactic Acid in Circulatory Failure. J Clin Invest 1927;4(2):273-293.</w:t>
      </w:r>
    </w:p>
    <w:p w:rsidR="007B2AA1" w:rsidRPr="00862D13" w:rsidRDefault="007B2AA1" w:rsidP="007B2AA1">
      <w:pPr>
        <w:pStyle w:val="EndNoteBibliography"/>
      </w:pPr>
      <w:r w:rsidRPr="00862D13">
        <w:t>30.</w:t>
      </w:r>
      <w:r w:rsidRPr="00862D13">
        <w:tab/>
        <w:t>Weil MH, Shubin H, Rosoff L. Fluid Repletion in Circulatory Shock: Central Venous Pressure and Other Practical Guides. JAMA 1965;192(8):668-674.</w:t>
      </w:r>
    </w:p>
    <w:p w:rsidR="007B2AA1" w:rsidRPr="00862D13" w:rsidRDefault="007B2AA1" w:rsidP="007B2AA1">
      <w:pPr>
        <w:pStyle w:val="EndNoteBibliography"/>
      </w:pPr>
      <w:r w:rsidRPr="00862D13">
        <w:t>31.</w:t>
      </w:r>
      <w:r w:rsidRPr="00862D13">
        <w:tab/>
        <w:t>Wilson JN. Rational Approach to Management of Clinical Shock. Utilizing Light-Reflection Oxymetry and Central Venous Pressure Monitoring. Arch Surg 1965;91(1):92-120.</w:t>
      </w:r>
    </w:p>
    <w:p w:rsidR="007B2AA1" w:rsidRPr="00862D13" w:rsidRDefault="007B2AA1" w:rsidP="007B2AA1">
      <w:pPr>
        <w:pStyle w:val="EndNoteBibliography"/>
      </w:pPr>
      <w:r w:rsidRPr="00862D13">
        <w:t>32.</w:t>
      </w:r>
      <w:r w:rsidRPr="00862D13">
        <w:tab/>
        <w:t>Wilson RF, Wilson JA, Gibson D, et al. Shock in the emergency department. JACEP 1976;5(9):678-690.</w:t>
      </w:r>
    </w:p>
    <w:p w:rsidR="007B2AA1" w:rsidRPr="00862D13" w:rsidRDefault="007B2AA1" w:rsidP="007B2AA1">
      <w:pPr>
        <w:pStyle w:val="EndNoteBibliography"/>
      </w:pPr>
      <w:r w:rsidRPr="00862D13">
        <w:t>33.</w:t>
      </w:r>
      <w:r w:rsidRPr="00862D13">
        <w:tab/>
        <w:t>Vincent JL, Dufaye P, Berre J, et al. Serial lactate determinations during circulatory shock. Crit Care Med 1983;11(6):449-451.</w:t>
      </w:r>
    </w:p>
    <w:p w:rsidR="007B2AA1" w:rsidRPr="00862D13" w:rsidRDefault="007B2AA1" w:rsidP="007B2AA1">
      <w:pPr>
        <w:pStyle w:val="EndNoteBibliography"/>
      </w:pPr>
      <w:r w:rsidRPr="00862D13">
        <w:t>34.</w:t>
      </w:r>
      <w:r w:rsidRPr="00862D13">
        <w:tab/>
        <w:t>Vincent JL, Gris P, Coffernils M, et al. Myocardial depression characterizes the fatal course of septic shock. Surgery 1992;111(6):660-667.</w:t>
      </w:r>
    </w:p>
    <w:p w:rsidR="007B2AA1" w:rsidRPr="00862D13" w:rsidRDefault="007B2AA1" w:rsidP="007B2AA1">
      <w:pPr>
        <w:pStyle w:val="EndNoteBibliography"/>
      </w:pPr>
      <w:r w:rsidRPr="00862D13">
        <w:t>35.</w:t>
      </w:r>
      <w:r w:rsidRPr="00862D13">
        <w:tab/>
        <w:t>Rivers EP, Wortsman J, Rady MY, et al. The effect of the total cumulative epinephrine dose administered during human CPR on hemodynamic, oxygen transport, and utilization variables in the postresuscitation period. Chest 1994;106(5):1499-1507.</w:t>
      </w:r>
    </w:p>
    <w:p w:rsidR="007B2AA1" w:rsidRPr="00862D13" w:rsidRDefault="007B2AA1" w:rsidP="007B2AA1">
      <w:pPr>
        <w:pStyle w:val="EndNoteBibliography"/>
      </w:pPr>
      <w:r w:rsidRPr="00862D13">
        <w:t>36.</w:t>
      </w:r>
      <w:r w:rsidRPr="00862D13">
        <w:tab/>
        <w:t>Rady MY, Rivers EP, Martin GB, et al. Continuous central venous oximetry and shock index in the emergency department: use in the evaluation of clinical shock. Am J Emerg Med 1992;10(6):538-541.</w:t>
      </w:r>
    </w:p>
    <w:p w:rsidR="007B2AA1" w:rsidRPr="00862D13" w:rsidRDefault="007B2AA1" w:rsidP="007B2AA1">
      <w:pPr>
        <w:pStyle w:val="EndNoteBibliography"/>
      </w:pPr>
      <w:r w:rsidRPr="00862D13">
        <w:t>37.</w:t>
      </w:r>
      <w:r w:rsidRPr="00862D13">
        <w:tab/>
        <w:t>Kowalenko T, Ander D, Hitchcock R, et al. Continuous central venous oxygen saturation monitoring during the resuscitation of suspected hemorrhagic shock. Acad Emerg Med 1994;1(2):A69.</w:t>
      </w:r>
    </w:p>
    <w:p w:rsidR="007B2AA1" w:rsidRPr="00862D13" w:rsidRDefault="007B2AA1" w:rsidP="007B2AA1">
      <w:pPr>
        <w:pStyle w:val="EndNoteBibliography"/>
      </w:pPr>
      <w:r w:rsidRPr="00862D13">
        <w:t>38.</w:t>
      </w:r>
      <w:r w:rsidRPr="00862D13">
        <w:tab/>
        <w:t>Ander DS, Jaggi M, Rivers E, et al. Undetected cardiogenic shock in patients with congestive heart failure presenting to the emergency department. Am J Cardiol 1998;82(7):888-891.</w:t>
      </w:r>
    </w:p>
    <w:p w:rsidR="007B2AA1" w:rsidRPr="00862D13" w:rsidRDefault="007B2AA1" w:rsidP="007B2AA1">
      <w:pPr>
        <w:pStyle w:val="EndNoteBibliography"/>
      </w:pPr>
      <w:r w:rsidRPr="00862D13">
        <w:t>39.</w:t>
      </w:r>
      <w:r w:rsidRPr="00862D13">
        <w:tab/>
        <w:t>Falk JL, Rackow EC, Leavy J, et al. Delayed lactate clearance in patients surviving circulatory shock. Acute Care 1985;11(3-4):212-215.</w:t>
      </w:r>
    </w:p>
    <w:p w:rsidR="007B2AA1" w:rsidRPr="00862D13" w:rsidRDefault="007B2AA1" w:rsidP="007B2AA1">
      <w:pPr>
        <w:pStyle w:val="EndNoteBibliography"/>
      </w:pPr>
      <w:r w:rsidRPr="00862D13">
        <w:t>40.</w:t>
      </w:r>
      <w:r w:rsidRPr="00862D13">
        <w:tab/>
        <w:t>Rivers E, Nguyen B, Havstad S, et al. Early goal-directed therapy in the treatment of severe sepsis and septic shock. N Engl J Med 2001;345(19):1368-1377.</w:t>
      </w:r>
    </w:p>
    <w:p w:rsidR="007B2AA1" w:rsidRPr="00862D13" w:rsidRDefault="007B2AA1" w:rsidP="007B2AA1">
      <w:pPr>
        <w:pStyle w:val="EndNoteBibliography"/>
      </w:pPr>
      <w:r w:rsidRPr="00862D13">
        <w:t>41.</w:t>
      </w:r>
      <w:r w:rsidRPr="00862D13">
        <w:tab/>
        <w:t>Nguyen HB, Rivers EP, Knoblich BP, et al. Early lactate clearance is associated with improved outcome in severe sepsis and septic shock. Crit Care Med 2004;32(8):1637-1642.</w:t>
      </w:r>
    </w:p>
    <w:p w:rsidR="007B2AA1" w:rsidRPr="00862D13" w:rsidRDefault="007B2AA1" w:rsidP="007B2AA1">
      <w:pPr>
        <w:pStyle w:val="EndNoteBibliography"/>
      </w:pPr>
      <w:r w:rsidRPr="00862D13">
        <w:t>42.</w:t>
      </w:r>
      <w:r w:rsidRPr="00862D13">
        <w:tab/>
        <w:t>Practice parameters for hemodynamic support of sepsis in adult patients in sepsis. Task Force of the American College of Critical Care Medicine, Society of Critical Care Medicine. Crit Care Med 1999;27(3):639-660.</w:t>
      </w:r>
    </w:p>
    <w:p w:rsidR="007B2AA1" w:rsidRPr="00862D13" w:rsidRDefault="007B2AA1" w:rsidP="007B2AA1">
      <w:pPr>
        <w:pStyle w:val="EndNoteBibliography"/>
      </w:pPr>
      <w:r w:rsidRPr="00862D13">
        <w:lastRenderedPageBreak/>
        <w:t>43.</w:t>
      </w:r>
      <w:r w:rsidRPr="00862D13">
        <w:tab/>
        <w:t>Brierley J, Carcillo JA, Choong K, et al. Clinical practice parameters for hemodynamic support of pediatric and neonatal septic shock: 2007 update from the American College of Critical Care Medicine. Crit Care Med 2009;37(2):666-688.</w:t>
      </w:r>
    </w:p>
    <w:p w:rsidR="007B2AA1" w:rsidRPr="00862D13" w:rsidRDefault="007B2AA1" w:rsidP="007B2AA1">
      <w:pPr>
        <w:pStyle w:val="EndNoteBibliography"/>
      </w:pPr>
      <w:r w:rsidRPr="00862D13">
        <w:t>44.</w:t>
      </w:r>
      <w:r w:rsidRPr="00862D13">
        <w:tab/>
        <w:t>Carcillo JA, Davis AL, Zaritsky A. Role of early fluid resuscitation in pediatric septic shock. JAMA 1991;266(9):1242-1245.</w:t>
      </w:r>
    </w:p>
    <w:p w:rsidR="007B2AA1" w:rsidRPr="00862D13" w:rsidRDefault="007B2AA1" w:rsidP="007B2AA1">
      <w:pPr>
        <w:pStyle w:val="EndNoteBibliography"/>
      </w:pPr>
      <w:r w:rsidRPr="00862D13">
        <w:t>45.</w:t>
      </w:r>
      <w:r w:rsidRPr="00862D13">
        <w:tab/>
        <w:t>ProCESS I, Yealy DM, Kellum JA, et al. A randomized trial of protocol-based care for early septic shock. N Engl J Med 2014;370(18):1683-1693.</w:t>
      </w:r>
    </w:p>
    <w:p w:rsidR="007B2AA1" w:rsidRPr="00862D13" w:rsidRDefault="007B2AA1" w:rsidP="007B2AA1">
      <w:pPr>
        <w:pStyle w:val="EndNoteBibliography"/>
      </w:pPr>
      <w:r w:rsidRPr="00862D13">
        <w:t>46.</w:t>
      </w:r>
      <w:r w:rsidRPr="00862D13">
        <w:tab/>
        <w:t>Yu H, Chi D, Wang S, et al. Effect of early goal-directed therapy on mortality in patients with severe sepsis or septic shock: a meta-analysis of randomised controlled trials. BMJ Open 2016;6(3):e008330.</w:t>
      </w:r>
    </w:p>
    <w:p w:rsidR="007B2AA1" w:rsidRPr="00862D13" w:rsidRDefault="007B2AA1" w:rsidP="007B2AA1">
      <w:pPr>
        <w:pStyle w:val="EndNoteBibliography"/>
      </w:pPr>
      <w:r w:rsidRPr="00862D13">
        <w:t>47.</w:t>
      </w:r>
      <w:r w:rsidRPr="00862D13">
        <w:tab/>
        <w:t>Nguyen HB, Jaehne AK, Jayaprakash N, et al. Early goal-directed therapy in severe sepsis and septic shock: insights and comparisons to ProCESS, ProMISe, and ARISE. Crit Care 2016;20(1):160.</w:t>
      </w:r>
    </w:p>
    <w:p w:rsidR="007B2AA1" w:rsidRPr="00862D13" w:rsidRDefault="007B2AA1" w:rsidP="007B2AA1">
      <w:pPr>
        <w:pStyle w:val="EndNoteBibliography"/>
      </w:pPr>
      <w:r w:rsidRPr="00862D13">
        <w:t>48.</w:t>
      </w:r>
      <w:r w:rsidRPr="00862D13">
        <w:tab/>
        <w:t>Liu B, Ding X, Yang J. Effect of early goal directed therapy in the treatment of severe sepsis and/or septic shock. Curr Med Res Opin 2016;32(11):1773-1782.</w:t>
      </w:r>
    </w:p>
    <w:p w:rsidR="007B2AA1" w:rsidRPr="00862D13" w:rsidRDefault="007B2AA1" w:rsidP="007B2AA1">
      <w:pPr>
        <w:pStyle w:val="EndNoteBibliography"/>
      </w:pPr>
      <w:r w:rsidRPr="00862D13">
        <w:t>49.</w:t>
      </w:r>
      <w:r w:rsidRPr="00862D13">
        <w:tab/>
        <w:t>Dombrovskiy VY, Martin AA, Sunderram J, et al. Rapid increase in hospitalization and mortality rates for severe sepsis in the United States: a trend analysis from 1993 to 2003. Critical care medicine 2007;35(5):1244-1250.</w:t>
      </w:r>
    </w:p>
    <w:p w:rsidR="007B2AA1" w:rsidRPr="00862D13" w:rsidRDefault="007B2AA1" w:rsidP="007B2AA1">
      <w:pPr>
        <w:pStyle w:val="EndNoteBibliography"/>
      </w:pPr>
      <w:r w:rsidRPr="00862D13">
        <w:t>50.</w:t>
      </w:r>
      <w:r w:rsidRPr="00862D13">
        <w:tab/>
        <w:t>Ani C, Farshidpanah S, Bellinghausen Stewart A, et al. Variations in organism-specific severe sepsis mortality in the United States: 1999-2008. Critical care medicine 2015;43(1):65-77.</w:t>
      </w:r>
    </w:p>
    <w:p w:rsidR="007B2AA1" w:rsidRPr="00862D13" w:rsidRDefault="007B2AA1" w:rsidP="007B2AA1">
      <w:pPr>
        <w:pStyle w:val="EndNoteBibliography"/>
      </w:pPr>
      <w:r w:rsidRPr="00862D13">
        <w:t>51.</w:t>
      </w:r>
      <w:r w:rsidRPr="00862D13">
        <w:tab/>
        <w:t>Stevenson EK, Rubenstein AR, Radin GT, et al. Two decades of mortality trends among patients with severe sepsis: a comparative meta-analysis. Critical care medicine 2014;42(3):625-631.</w:t>
      </w:r>
    </w:p>
    <w:p w:rsidR="007B2AA1" w:rsidRPr="00862D13" w:rsidRDefault="007B2AA1" w:rsidP="007B2AA1">
      <w:pPr>
        <w:pStyle w:val="EndNoteBibliography"/>
      </w:pPr>
      <w:r w:rsidRPr="00862D13">
        <w:t>52.</w:t>
      </w:r>
      <w:r w:rsidRPr="00862D13">
        <w:tab/>
        <w:t>Kumar G, Kumar N, Taneja A, et al. Nationwide trends of severe sepsis in the 21st century (2000-2007). Chest 2011;140(5):1223-1231.</w:t>
      </w:r>
    </w:p>
    <w:p w:rsidR="007B2AA1" w:rsidRPr="00862D13" w:rsidRDefault="007B2AA1" w:rsidP="007B2AA1">
      <w:pPr>
        <w:pStyle w:val="EndNoteBibliography"/>
      </w:pPr>
      <w:r w:rsidRPr="00862D13">
        <w:t>53.</w:t>
      </w:r>
      <w:r w:rsidRPr="00862D13">
        <w:tab/>
        <w:t>Attaway A, Aggarwal A, Noumi B, et al. Comparison of Mortality Among Septic Patients Requiring Endotracheal Intubation: Cohort Study of the Healthcare Cost and Utilization Project's Nationwide Inpatient Sample from 2001-2012. Am J Resp Crit Care Med 2015;245(191):A1615.</w:t>
      </w:r>
    </w:p>
    <w:p w:rsidR="007B2AA1" w:rsidRPr="00862D13" w:rsidRDefault="007B2AA1" w:rsidP="007B2AA1">
      <w:pPr>
        <w:pStyle w:val="EndNoteBibliography"/>
      </w:pPr>
      <w:r w:rsidRPr="00862D13">
        <w:t>54.</w:t>
      </w:r>
      <w:r w:rsidRPr="00862D13">
        <w:tab/>
        <w:t>Goto T, Yoshida K, Tsugawa Y, et al. Mortality trends in U.S. adults with septic shock, 2005-2011: a serial cross-sectional analysis of nationally-representative data. BMC Infect Dis 2016;16(1):294.</w:t>
      </w:r>
    </w:p>
    <w:p w:rsidR="007B2AA1" w:rsidRPr="00862D13" w:rsidRDefault="007B2AA1" w:rsidP="007B2AA1">
      <w:pPr>
        <w:pStyle w:val="EndNoteBibliography"/>
      </w:pPr>
      <w:r w:rsidRPr="00862D13">
        <w:t>55.</w:t>
      </w:r>
      <w:r w:rsidRPr="00862D13">
        <w:tab/>
        <w:t>Stoller J, Halpin L, Weis M, et al. Epidemiology of severe sepsis: 2008-2012. J Crit Care 2016;31(1):58-62.</w:t>
      </w:r>
    </w:p>
    <w:p w:rsidR="007B2AA1" w:rsidRPr="00862D13" w:rsidRDefault="007B2AA1" w:rsidP="007B2AA1">
      <w:pPr>
        <w:pStyle w:val="EndNoteBibliography"/>
      </w:pPr>
      <w:r w:rsidRPr="00862D13">
        <w:t>56.</w:t>
      </w:r>
      <w:r w:rsidRPr="00862D13">
        <w:tab/>
        <w:t>Chen Y-W, Reddy V, Hafiz A, et al. Decreasing Trend Of In-Hospital Mortality For Sepsis, Severe Sepsis, And Septic Shock: A Us Nationwide In-Patient Database Analysis From 2007-2011. In: ATS 2016 International Conference. San Franscisco, CA: Am Thoracic Soc; 2016. p. A7824-A7824.</w:t>
      </w:r>
    </w:p>
    <w:p w:rsidR="007B2AA1" w:rsidRPr="00862D13" w:rsidRDefault="007B2AA1" w:rsidP="007B2AA1">
      <w:pPr>
        <w:pStyle w:val="EndNoteBibliography"/>
      </w:pPr>
      <w:r w:rsidRPr="00862D13">
        <w:t>57.</w:t>
      </w:r>
      <w:r w:rsidRPr="00862D13">
        <w:tab/>
        <w:t>Kadri SS, Rhee C, Strich JR, et al. Estimating Ten-Year Trends in Septic Shock Incidence and Mortality in United States Academic Medical Centers Using Clinical Data. Chest 2016;[Epub ahead of print].</w:t>
      </w:r>
    </w:p>
    <w:p w:rsidR="007B2AA1" w:rsidRPr="00862D13" w:rsidRDefault="007B2AA1" w:rsidP="007B2AA1">
      <w:pPr>
        <w:pStyle w:val="EndNoteBibliography"/>
      </w:pPr>
      <w:r w:rsidRPr="00862D13">
        <w:t>58.</w:t>
      </w:r>
      <w:r w:rsidRPr="00862D13">
        <w:tab/>
        <w:t>Lagu T, Rothberg MB, Shieh MS, et al. Hospitalizations, costs, and outcomes of severe sepsis in the United States 2003 to 2007. Critical care medicine 2012;40(3):754-761.</w:t>
      </w:r>
    </w:p>
    <w:p w:rsidR="007B2AA1" w:rsidRPr="00862D13" w:rsidRDefault="007B2AA1" w:rsidP="007B2AA1">
      <w:pPr>
        <w:pStyle w:val="EndNoteBibliography"/>
      </w:pPr>
      <w:r w:rsidRPr="00862D13">
        <w:t>59.</w:t>
      </w:r>
      <w:r w:rsidRPr="00862D13">
        <w:tab/>
        <w:t>Padkin A, Goldfrad C, Brady AR, et al. Epidemiology of severe sepsis occurring in the first 24 hrs in intensive care units in England, Wales, and Northern Ireland. Critical care medicine 2003;31(9):2332-2338.</w:t>
      </w:r>
    </w:p>
    <w:p w:rsidR="007B2AA1" w:rsidRPr="00862D13" w:rsidRDefault="007B2AA1" w:rsidP="007B2AA1">
      <w:pPr>
        <w:pStyle w:val="EndNoteBibliography"/>
      </w:pPr>
      <w:r w:rsidRPr="00862D13">
        <w:t>60.</w:t>
      </w:r>
      <w:r w:rsidRPr="00862D13">
        <w:tab/>
        <w:t>Gao F, Melody T, Daniels DF, et al. The impact of compliance with 6-hour and 24-hour sepsis bundles on hospital mortality in patients with severe sepsis: a prospective observational study. Critical Care 2005;9(6):R764-770.</w:t>
      </w:r>
    </w:p>
    <w:p w:rsidR="007B2AA1" w:rsidRPr="00862D13" w:rsidRDefault="007B2AA1" w:rsidP="007B2AA1">
      <w:pPr>
        <w:pStyle w:val="EndNoteBibliography"/>
      </w:pPr>
      <w:r w:rsidRPr="00862D13">
        <w:t>61.</w:t>
      </w:r>
      <w:r w:rsidRPr="00862D13">
        <w:tab/>
        <w:t>Reuben AD, Appelboam AV, Higginson I. The outcomes of severe sepsis and septic shock in the UK. Critical Care 2006;10(4):417.</w:t>
      </w:r>
    </w:p>
    <w:p w:rsidR="007B2AA1" w:rsidRPr="00862D13" w:rsidRDefault="007B2AA1" w:rsidP="007B2AA1">
      <w:pPr>
        <w:pStyle w:val="EndNoteBibliography"/>
      </w:pPr>
      <w:r w:rsidRPr="00862D13">
        <w:t>62.</w:t>
      </w:r>
      <w:r w:rsidRPr="00862D13">
        <w:tab/>
        <w:t>Melville J, Ranjan S, Morgan P. ICU mortality rates in patients with sepsis before and after the Surviving Sepsis Campaign. Critical Care 2015;19(Suppl 1):P15.</w:t>
      </w:r>
    </w:p>
    <w:p w:rsidR="007B2AA1" w:rsidRPr="00862D13" w:rsidRDefault="007B2AA1" w:rsidP="007B2AA1">
      <w:pPr>
        <w:pStyle w:val="EndNoteBibliography"/>
      </w:pPr>
      <w:r w:rsidRPr="00862D13">
        <w:lastRenderedPageBreak/>
        <w:t>63.</w:t>
      </w:r>
      <w:r w:rsidRPr="00862D13">
        <w:tab/>
        <w:t>Daniels R. Surviving the first hours in sepsis: getting the basics right (an intensivist's perspective). J Antimicrob Chemother 2011;66 Suppl 2:ii11-23.</w:t>
      </w:r>
    </w:p>
    <w:p w:rsidR="007B2AA1" w:rsidRPr="00862D13" w:rsidRDefault="007B2AA1" w:rsidP="007B2AA1">
      <w:pPr>
        <w:pStyle w:val="EndNoteBibliography"/>
      </w:pPr>
      <w:r w:rsidRPr="00862D13">
        <w:t>64.</w:t>
      </w:r>
      <w:r w:rsidRPr="00862D13">
        <w:tab/>
        <w:t>Sivayoham N, Rhodes A, Jaiganesh T, et al. Outcomes from implementing early goal-directed therapy for severe sepsis and septic shock : a 4-year observational cohort study. Eur J Emerg Med 2012;19(4):235-240.</w:t>
      </w:r>
    </w:p>
    <w:p w:rsidR="007B2AA1" w:rsidRPr="00862D13" w:rsidRDefault="007B2AA1" w:rsidP="007B2AA1">
      <w:pPr>
        <w:pStyle w:val="EndNoteBibliography"/>
      </w:pPr>
      <w:r w:rsidRPr="00862D13">
        <w:t>65.</w:t>
      </w:r>
      <w:r w:rsidRPr="00862D13">
        <w:tab/>
        <w:t>Mouncey PR, Osborn TM, Power GS, et al. Trial of early, goal-directed resuscitation for septic shock. N Engl J Med 2015;372.</w:t>
      </w:r>
    </w:p>
    <w:p w:rsidR="007B2AA1" w:rsidRPr="00862D13" w:rsidRDefault="007B2AA1" w:rsidP="007B2AA1">
      <w:pPr>
        <w:pStyle w:val="EndNoteBibliography"/>
      </w:pPr>
      <w:r w:rsidRPr="00862D13">
        <w:t>66.</w:t>
      </w:r>
      <w:r w:rsidRPr="00862D13">
        <w:tab/>
        <w:t>Gray A, Ward K, Lees F, et al. The epidemiology of adults with severe sepsis and septic shock in Scottish emergency departments. Emerg Med J 2013;30(5):397-401.</w:t>
      </w:r>
    </w:p>
    <w:p w:rsidR="007B2AA1" w:rsidRPr="00862D13" w:rsidRDefault="007B2AA1" w:rsidP="007B2AA1">
      <w:pPr>
        <w:pStyle w:val="EndNoteBibliography"/>
      </w:pPr>
      <w:r w:rsidRPr="00862D13">
        <w:t>67.</w:t>
      </w:r>
      <w:r w:rsidRPr="00862D13">
        <w:tab/>
        <w:t>Finfer S, Bellomo R, Lipman J, et al. Adult-population incidence of severe sepsis in Australian and New Zealand intensive care units. Intensive care medicine 2004;30(4):589-596.</w:t>
      </w:r>
    </w:p>
    <w:p w:rsidR="007B2AA1" w:rsidRPr="00862D13" w:rsidRDefault="007B2AA1" w:rsidP="007B2AA1">
      <w:pPr>
        <w:pStyle w:val="EndNoteBibliography"/>
      </w:pPr>
      <w:r w:rsidRPr="00862D13">
        <w:t>68.</w:t>
      </w:r>
      <w:r w:rsidRPr="00862D13">
        <w:tab/>
        <w:t>Kaukonen KM, Bailey M, Suzuki S, et al. Mortality related to severe sepsis and septic shock among critically ill patients in Australia and New Zealand, 2000-2012. JAMA 2014;311(13):1308-1316.</w:t>
      </w:r>
    </w:p>
    <w:p w:rsidR="007B2AA1" w:rsidRPr="00862D13" w:rsidRDefault="007B2AA1" w:rsidP="007B2AA1">
      <w:pPr>
        <w:pStyle w:val="EndNoteBibliography"/>
      </w:pPr>
      <w:r w:rsidRPr="00862D13">
        <w:t>69.</w:t>
      </w:r>
      <w:r w:rsidRPr="00862D13">
        <w:tab/>
        <w:t>Burrell AR, McLaws ML, Fullick M, et al. SEPSIS KILLS: early intervention saves lives. Med J Aust 2016;204(2):73 e71-77.</w:t>
      </w:r>
    </w:p>
    <w:p w:rsidR="007B2AA1" w:rsidRPr="00862D13" w:rsidRDefault="007B2AA1" w:rsidP="007B2AA1">
      <w:pPr>
        <w:pStyle w:val="EndNoteBibliography"/>
      </w:pPr>
      <w:r w:rsidRPr="00862D13">
        <w:t>70.</w:t>
      </w:r>
      <w:r w:rsidRPr="00862D13">
        <w:tab/>
        <w:t>Investigators A, Group ACT, Peake SL, et al. Goal-directed resuscitation for patients with early septic shock. N Engl J Med 2014;371(16):1496-1506.</w:t>
      </w:r>
    </w:p>
    <w:p w:rsidR="007B2AA1" w:rsidRPr="00862D13" w:rsidRDefault="007B2AA1" w:rsidP="007B2AA1">
      <w:pPr>
        <w:pStyle w:val="EndNoteBibliography"/>
      </w:pPr>
      <w:r w:rsidRPr="00862D13">
        <w:t>71.</w:t>
      </w:r>
      <w:r w:rsidRPr="00862D13">
        <w:tab/>
        <w:t>Sundararajan V, Macisaac CM, Presneill JJ, et al. Epidemiology of sepsis in Victoria, Australia. Critical care medicine 2005;33(1):71-80.</w:t>
      </w:r>
    </w:p>
    <w:p w:rsidR="007B2AA1" w:rsidRPr="00862D13" w:rsidRDefault="007B2AA1" w:rsidP="007B2AA1">
      <w:pPr>
        <w:pStyle w:val="EndNoteBibliography"/>
      </w:pPr>
      <w:r w:rsidRPr="00862D13">
        <w:t>72.</w:t>
      </w:r>
      <w:r w:rsidRPr="00862D13">
        <w:tab/>
        <w:t>Castellanos-Ortega A, Suberviola B, Garcia-Astudillo LA, et al. Impact of the Surviving Sepsis Campaign protocols on hospital length of stay and mortality in septic shock patients: results of a three-year follow-up quasi-experimental study. Critical care medicine 2010;38(4):1036-1043.</w:t>
      </w:r>
    </w:p>
    <w:p w:rsidR="007B2AA1" w:rsidRPr="00862D13" w:rsidRDefault="007B2AA1" w:rsidP="007B2AA1">
      <w:pPr>
        <w:pStyle w:val="EndNoteBibliography"/>
      </w:pPr>
      <w:r w:rsidRPr="00862D13">
        <w:t>73.</w:t>
      </w:r>
      <w:r w:rsidRPr="00862D13">
        <w:tab/>
        <w:t>Laguna-Perez A, Chilet-Rosell E, Delgado Lacosta M, et al. Clinical pathway intervention compliance and effectiveness when used in the treatment of patients with severe sepsis and septic shock at an Intensive Care Unit in Spain. Revista latino-americana de enfermagem 2012;20(4):635-643.</w:t>
      </w:r>
    </w:p>
    <w:p w:rsidR="007B2AA1" w:rsidRPr="00862D13" w:rsidRDefault="007B2AA1" w:rsidP="007B2AA1">
      <w:pPr>
        <w:pStyle w:val="EndNoteBibliography"/>
      </w:pPr>
      <w:r w:rsidRPr="00862D13">
        <w:t>74.</w:t>
      </w:r>
      <w:r w:rsidRPr="00862D13">
        <w:tab/>
        <w:t>Memon JI, Rehmani RS, Alaithan AM, et al. Impact of 6-hour sepsis resuscitation bundle compliance on hospital mortality in a saudi hospital. Critical care research and practice 2012;2012:273268.</w:t>
      </w:r>
    </w:p>
    <w:p w:rsidR="007B2AA1" w:rsidRPr="00862D13" w:rsidRDefault="007B2AA1" w:rsidP="007B2AA1">
      <w:pPr>
        <w:pStyle w:val="EndNoteBibliography"/>
      </w:pPr>
      <w:r w:rsidRPr="00862D13">
        <w:t>75.</w:t>
      </w:r>
      <w:r w:rsidRPr="00862D13">
        <w:tab/>
        <w:t>Shiramizo SC, Marra AR, Durao MS, et al. Decreasing mortality in severe sepsis and septic shock patients by implementing a sepsis bundle in a hospital setting. PLoS One 2011;6(11):e26790.</w:t>
      </w:r>
    </w:p>
    <w:p w:rsidR="007B2AA1" w:rsidRPr="00862D13" w:rsidRDefault="007B2AA1" w:rsidP="007B2AA1">
      <w:pPr>
        <w:pStyle w:val="EndNoteBibliography"/>
      </w:pPr>
      <w:r w:rsidRPr="00862D13">
        <w:t>76.</w:t>
      </w:r>
      <w:r w:rsidRPr="00862D13">
        <w:tab/>
        <w:t>Apibunyopas Y. Mortality rate among patients with septic shock after implementation of 6-hour sepsis protocol in the emergency department of Thammasat University Hospital. Journal Med Ass Thai 2014;97(Suppl 8):S182-193.</w:t>
      </w:r>
    </w:p>
    <w:p w:rsidR="007B2AA1" w:rsidRPr="00862D13" w:rsidRDefault="007B2AA1" w:rsidP="007B2AA1">
      <w:pPr>
        <w:pStyle w:val="EndNoteBibliography"/>
      </w:pPr>
      <w:r w:rsidRPr="00862D13">
        <w:t>77.</w:t>
      </w:r>
      <w:r w:rsidRPr="00862D13">
        <w:tab/>
        <w:t>Cannon CM, Holthaus CV, Zubrow MT, et al. The GENESIS project (GENeralized Early Sepsis Intervention Strategies): a multicenter quality improvement collaborative. Journal of intensive care medicine 2013;28(6):355-368.</w:t>
      </w:r>
    </w:p>
    <w:p w:rsidR="007B2AA1" w:rsidRPr="00862D13" w:rsidRDefault="007B2AA1" w:rsidP="007B2AA1">
      <w:pPr>
        <w:pStyle w:val="EndNoteBibliography"/>
      </w:pPr>
      <w:r w:rsidRPr="00862D13">
        <w:t>78.</w:t>
      </w:r>
      <w:r w:rsidRPr="00862D13">
        <w:tab/>
        <w:t>Cardoso T, Carneiro AH, Ribeiro O, et al. Reducing mortality in severe sepsis with the implementation of a core 6-hour bundle: results from the Portuguese community-acquired sepsis study (SACiUCI study). Critical Care 2010;14(3):R83.</w:t>
      </w:r>
    </w:p>
    <w:p w:rsidR="007B2AA1" w:rsidRPr="00862D13" w:rsidRDefault="007B2AA1" w:rsidP="007B2AA1">
      <w:pPr>
        <w:pStyle w:val="EndNoteBibliography"/>
      </w:pPr>
      <w:r w:rsidRPr="00862D13">
        <w:t>79.</w:t>
      </w:r>
      <w:r w:rsidRPr="00862D13">
        <w:tab/>
        <w:t>Casserly B, Baram M, Walsh P, et al. Implementing a collaborative protocol in a sepsis intervention program: lessons learned. Lung 2011;189(1):11-19.</w:t>
      </w:r>
    </w:p>
    <w:p w:rsidR="007B2AA1" w:rsidRPr="00862D13" w:rsidRDefault="007B2AA1" w:rsidP="007B2AA1">
      <w:pPr>
        <w:pStyle w:val="EndNoteBibliography"/>
      </w:pPr>
      <w:r w:rsidRPr="00862D13">
        <w:t>80.</w:t>
      </w:r>
      <w:r w:rsidRPr="00862D13">
        <w:tab/>
        <w:t>Coba V, Whitmill M, Mooney R, et al. Resuscitation bundle compliance in severe sepsis and septic shock: improves survival, is better late than never. Journal of intensive care medicine 2011;26(5):304-313.</w:t>
      </w:r>
    </w:p>
    <w:p w:rsidR="007B2AA1" w:rsidRPr="00862D13" w:rsidRDefault="007B2AA1" w:rsidP="007B2AA1">
      <w:pPr>
        <w:pStyle w:val="EndNoteBibliography"/>
      </w:pPr>
      <w:r w:rsidRPr="00862D13">
        <w:t>81.</w:t>
      </w:r>
      <w:r w:rsidRPr="00862D13">
        <w:tab/>
        <w:t>Crowe CA, Kulstad EB, Mistry CD, et al. Comparison of severity of illness scoring systems in the prediction of hospital mortality in severe sepsis and septic shock. J Emerg Trauma Shock 2010;3(4):342-347.</w:t>
      </w:r>
    </w:p>
    <w:p w:rsidR="007B2AA1" w:rsidRPr="00862D13" w:rsidRDefault="007B2AA1" w:rsidP="007B2AA1">
      <w:pPr>
        <w:pStyle w:val="EndNoteBibliography"/>
      </w:pPr>
      <w:r w:rsidRPr="00862D13">
        <w:lastRenderedPageBreak/>
        <w:t>82.</w:t>
      </w:r>
      <w:r w:rsidRPr="00862D13">
        <w:tab/>
        <w:t>Ferrer R, Artigas A, Levy MM, et al. Improvement in process of care and outcome after a multicenter severe sepsis educational program in Spain. JAMA 2008;299(19):2294-2303.</w:t>
      </w:r>
    </w:p>
    <w:p w:rsidR="007B2AA1" w:rsidRPr="00862D13" w:rsidRDefault="007B2AA1" w:rsidP="007B2AA1">
      <w:pPr>
        <w:pStyle w:val="EndNoteBibliography"/>
      </w:pPr>
      <w:r w:rsidRPr="00862D13">
        <w:t>83.</w:t>
      </w:r>
      <w:r w:rsidRPr="00862D13">
        <w:tab/>
        <w:t>Focht A, Jones AE, Lowe TJ. Early goal-directed therapy: improving mortality and morbidity of sepsis in the emergency department. Jt Comm J Qual Patient Saf 2009;35(4):186-191.</w:t>
      </w:r>
    </w:p>
    <w:p w:rsidR="007B2AA1" w:rsidRPr="00862D13" w:rsidRDefault="007B2AA1" w:rsidP="007B2AA1">
      <w:pPr>
        <w:pStyle w:val="EndNoteBibliography"/>
      </w:pPr>
      <w:r w:rsidRPr="00862D13">
        <w:t>84.</w:t>
      </w:r>
      <w:r w:rsidRPr="00862D13">
        <w:tab/>
        <w:t>Gatewood MO, Wemple M, Greco S, et al. A quality improvement project to improve early sepsis care in the emergency department. BMJ Qual Saf 2015;24(12):787-795.</w:t>
      </w:r>
    </w:p>
    <w:p w:rsidR="007B2AA1" w:rsidRPr="00862D13" w:rsidRDefault="007B2AA1" w:rsidP="007B2AA1">
      <w:pPr>
        <w:pStyle w:val="EndNoteBibliography"/>
      </w:pPr>
      <w:r w:rsidRPr="00862D13">
        <w:t>85.</w:t>
      </w:r>
      <w:r w:rsidRPr="00862D13">
        <w:tab/>
        <w:t>Girardis M, Rinaldi L, Donno L, et al. Effects on management and outcome of severe sepsis and septic shock patients admitted to the intensive care unit after implementation of a sepsis program: a pilot study. Critical Care 2009;13(5):R143.</w:t>
      </w:r>
    </w:p>
    <w:p w:rsidR="007B2AA1" w:rsidRPr="00862D13" w:rsidRDefault="007B2AA1" w:rsidP="007B2AA1">
      <w:pPr>
        <w:pStyle w:val="EndNoteBibliography"/>
      </w:pPr>
      <w:r w:rsidRPr="00862D13">
        <w:t>86.</w:t>
      </w:r>
      <w:r w:rsidRPr="00862D13">
        <w:tab/>
        <w:t>Guerra WF, Mayfield TR, Meyers MS, et al. Early detection and treatment of patients with severe sepsis by prehospital personnel. J Emerg Med 2013;44(6):1116-1125.</w:t>
      </w:r>
    </w:p>
    <w:p w:rsidR="007B2AA1" w:rsidRPr="00862D13" w:rsidRDefault="007B2AA1" w:rsidP="007B2AA1">
      <w:pPr>
        <w:pStyle w:val="EndNoteBibliography"/>
      </w:pPr>
      <w:r w:rsidRPr="00862D13">
        <w:t>87.</w:t>
      </w:r>
      <w:r w:rsidRPr="00862D13">
        <w:tab/>
        <w:t>Guo Q, Li HY, Li YM, et al. Compliance with severe sepsis bundles and its effect on patient outcomes of severe community-acquired pneumonia in a limited resources country. Arch Med Sci 2014;10(5):970-978.</w:t>
      </w:r>
    </w:p>
    <w:p w:rsidR="007B2AA1" w:rsidRPr="00862D13" w:rsidRDefault="007B2AA1" w:rsidP="007B2AA1">
      <w:pPr>
        <w:pStyle w:val="EndNoteBibliography"/>
      </w:pPr>
      <w:r w:rsidRPr="00862D13">
        <w:t>88.</w:t>
      </w:r>
      <w:r w:rsidRPr="00862D13">
        <w:tab/>
        <w:t>Gurnani PK, Patel GP, Crank CW, et al. Impact of the implementation of a sepsis protocol for the management of fluid-refractory septic shock: A single-center, before-and-after study. Clin Ther 2010;32(7):1285-1293.</w:t>
      </w:r>
    </w:p>
    <w:p w:rsidR="007B2AA1" w:rsidRPr="00862D13" w:rsidRDefault="007B2AA1" w:rsidP="007B2AA1">
      <w:pPr>
        <w:pStyle w:val="EndNoteBibliography"/>
      </w:pPr>
      <w:r w:rsidRPr="00862D13">
        <w:t>89.</w:t>
      </w:r>
      <w:r w:rsidRPr="00862D13">
        <w:tab/>
        <w:t>Jacob ST, Banura P, Baeten JM, et al. The impact of early monitored management on survival in hospitalized adult Ugandan patients with severe sepsis: a prospective intervention study. Critical care medicine 2012;40(7):2050-2058.</w:t>
      </w:r>
    </w:p>
    <w:p w:rsidR="007B2AA1" w:rsidRPr="00862D13" w:rsidRDefault="007B2AA1" w:rsidP="007B2AA1">
      <w:pPr>
        <w:pStyle w:val="EndNoteBibliography"/>
      </w:pPr>
      <w:r w:rsidRPr="00862D13">
        <w:t>90.</w:t>
      </w:r>
      <w:r w:rsidRPr="00862D13">
        <w:tab/>
        <w:t>Jones AE, Focht A, Horton JM, et al. Prospective external validation of the clinical effectiveness of an emergency department-based early goal-directed therapy protocol for severe sepsis and septic shock. Chest 2007;132(2):425-432.</w:t>
      </w:r>
    </w:p>
    <w:p w:rsidR="007B2AA1" w:rsidRPr="00862D13" w:rsidRDefault="007B2AA1" w:rsidP="007B2AA1">
      <w:pPr>
        <w:pStyle w:val="EndNoteBibliography"/>
      </w:pPr>
      <w:r w:rsidRPr="00862D13">
        <w:t>91.</w:t>
      </w:r>
      <w:r w:rsidRPr="00862D13">
        <w:tab/>
        <w:t>Jones AE, Troyer JL, Kline JA. Cost-effectiveness of an emergency department-based early sepsis resuscitation protocol. Critical care medicine 2011;39(6):1306-1312.</w:t>
      </w:r>
    </w:p>
    <w:p w:rsidR="007B2AA1" w:rsidRPr="00862D13" w:rsidRDefault="007B2AA1" w:rsidP="007B2AA1">
      <w:pPr>
        <w:pStyle w:val="EndNoteBibliography"/>
      </w:pPr>
      <w:r w:rsidRPr="00862D13">
        <w:t>92.</w:t>
      </w:r>
      <w:r w:rsidRPr="00862D13">
        <w:tab/>
        <w:t>Kliger J, Singer SJ, Hoffman FH. Using the Integrated Nurse Leadership Program to Reduce Sepsis Mortality. Jt Comm J Qual Patient Saf 2015;41(6):264-272.</w:t>
      </w:r>
    </w:p>
    <w:p w:rsidR="007B2AA1" w:rsidRPr="00862D13" w:rsidRDefault="007B2AA1" w:rsidP="007B2AA1">
      <w:pPr>
        <w:pStyle w:val="EndNoteBibliography"/>
      </w:pPr>
      <w:r w:rsidRPr="00862D13">
        <w:t>93.</w:t>
      </w:r>
      <w:r w:rsidRPr="00862D13">
        <w:tab/>
        <w:t>Kuan WS, Mahadevan M, Tan JH, et al. Feasibility of introduction and implementation of the Surviving Sepsis Campaign bundle in a Singapore emergency department. Eur J Emerg Med 2013;20(5):344-349.</w:t>
      </w:r>
    </w:p>
    <w:p w:rsidR="007B2AA1" w:rsidRPr="00862D13" w:rsidRDefault="007B2AA1" w:rsidP="007B2AA1">
      <w:pPr>
        <w:pStyle w:val="EndNoteBibliography"/>
      </w:pPr>
      <w:r w:rsidRPr="00862D13">
        <w:t>94.</w:t>
      </w:r>
      <w:r w:rsidRPr="00862D13">
        <w:tab/>
        <w:t>Levy MM, Rhodes A, Phillips GS, et al. Surviving Sepsis Campaign: association between performance metrics and outcomes in a 7.5-year study. Intensive care medicine 2014;40(11):1623-1633.</w:t>
      </w:r>
    </w:p>
    <w:p w:rsidR="007B2AA1" w:rsidRPr="00862D13" w:rsidRDefault="007B2AA1" w:rsidP="007B2AA1">
      <w:pPr>
        <w:pStyle w:val="EndNoteBibliography"/>
      </w:pPr>
      <w:r w:rsidRPr="00862D13">
        <w:t>95.</w:t>
      </w:r>
      <w:r w:rsidRPr="00862D13">
        <w:tab/>
        <w:t>Micek ST, Roubinian N, Heuring T, et al. Before-after study of a standardized hospital order set for the management of septic shock. Crit Care Med 2006;34(11):2707-2713.</w:t>
      </w:r>
    </w:p>
    <w:p w:rsidR="007B2AA1" w:rsidRPr="00862D13" w:rsidRDefault="007B2AA1" w:rsidP="007B2AA1">
      <w:pPr>
        <w:pStyle w:val="EndNoteBibliography"/>
      </w:pPr>
      <w:r w:rsidRPr="00862D13">
        <w:t>96.</w:t>
      </w:r>
      <w:r w:rsidRPr="00862D13">
        <w:tab/>
        <w:t>Miller RR, 3rd, Dong L, Nelson NC, et al. Multicenter implementation of a severe sepsis and septic shock treatment bundle. American journal of respiratory and critical care medicine 2013;188(1):77-82.</w:t>
      </w:r>
    </w:p>
    <w:p w:rsidR="007B2AA1" w:rsidRPr="00862D13" w:rsidRDefault="007B2AA1" w:rsidP="007B2AA1">
      <w:pPr>
        <w:pStyle w:val="EndNoteBibliography"/>
      </w:pPr>
      <w:r w:rsidRPr="00862D13">
        <w:t>97.</w:t>
      </w:r>
      <w:r w:rsidRPr="00862D13">
        <w:tab/>
        <w:t>Na S, Kuan WS, Mahadevan M, et al. Implementation of early goal-directed therapy and the surviving sepsis campaign resuscitation bundle in Asia. Int J Qual Health Care 2012;24(5):452-462.</w:t>
      </w:r>
    </w:p>
    <w:p w:rsidR="007B2AA1" w:rsidRPr="00862D13" w:rsidRDefault="007B2AA1" w:rsidP="007B2AA1">
      <w:pPr>
        <w:pStyle w:val="EndNoteBibliography"/>
      </w:pPr>
      <w:r w:rsidRPr="00862D13">
        <w:t>98.</w:t>
      </w:r>
      <w:r w:rsidRPr="00862D13">
        <w:tab/>
        <w:t>Nguyen HB, Corbett SW, Steele R, et al. Implementation of a bundle of quality indicators for the early management of severe sepsis and septic shock is associated with decreased mortality. Critical care medicine 2007;35(4):1105-1112.</w:t>
      </w:r>
    </w:p>
    <w:p w:rsidR="007B2AA1" w:rsidRPr="00862D13" w:rsidRDefault="007B2AA1" w:rsidP="007B2AA1">
      <w:pPr>
        <w:pStyle w:val="EndNoteBibliography"/>
      </w:pPr>
      <w:r w:rsidRPr="00862D13">
        <w:t>99.</w:t>
      </w:r>
      <w:r w:rsidRPr="00862D13">
        <w:tab/>
        <w:t>Noritomi DT, Ranzani OT, Monteiro MB, et al. Implementation of a multifaceted sepsis education program in an emerging country setting: clinical outcomes and cost-effectiveness in a long-term follow-up study. Intensive care medicine 2014;40(2):182-191.</w:t>
      </w:r>
    </w:p>
    <w:p w:rsidR="007B2AA1" w:rsidRPr="00862D13" w:rsidRDefault="007B2AA1" w:rsidP="007B2AA1">
      <w:pPr>
        <w:pStyle w:val="EndNoteBibliography"/>
      </w:pPr>
      <w:r w:rsidRPr="00862D13">
        <w:t>100.</w:t>
      </w:r>
      <w:r w:rsidRPr="00862D13">
        <w:tab/>
        <w:t>Qu HP, Qin S, Min D, et al. [The effects of earlier resuscitation on following therapeutic response in sepsis with hypoperfusion]. Zhonghua Wai Ke Za Zhi 2006;44(17):1193-1196.</w:t>
      </w:r>
    </w:p>
    <w:p w:rsidR="007B2AA1" w:rsidRPr="00862D13" w:rsidRDefault="007B2AA1" w:rsidP="007B2AA1">
      <w:pPr>
        <w:pStyle w:val="EndNoteBibliography"/>
      </w:pPr>
      <w:r w:rsidRPr="00862D13">
        <w:lastRenderedPageBreak/>
        <w:t>101.</w:t>
      </w:r>
      <w:r w:rsidRPr="00862D13">
        <w:tab/>
        <w:t>Rhodes A, Phillips G, Beale R, et al. The Surviving Sepsis Campaign bundles and outcome: results from the International Multicentre Prevalence Study on Sepsis (the IMPreSS study). Intensive care medicine 2015;41(9):1620-1628.</w:t>
      </w:r>
    </w:p>
    <w:p w:rsidR="007B2AA1" w:rsidRPr="00862D13" w:rsidRDefault="007B2AA1" w:rsidP="007B2AA1">
      <w:pPr>
        <w:pStyle w:val="EndNoteBibliography"/>
      </w:pPr>
      <w:r w:rsidRPr="00862D13">
        <w:t>102.</w:t>
      </w:r>
      <w:r w:rsidRPr="00862D13">
        <w:tab/>
        <w:t>Rinaldi L, Ferrari E, Marietta M, et al. Effectiveness of sepsis bundle application in cirrhotic patients with septic shock: a single-center experience. J Crit Care 2013;28(2):152-157.</w:t>
      </w:r>
    </w:p>
    <w:p w:rsidR="007B2AA1" w:rsidRPr="00862D13" w:rsidRDefault="007B2AA1" w:rsidP="007B2AA1">
      <w:pPr>
        <w:pStyle w:val="EndNoteBibliography"/>
      </w:pPr>
      <w:r w:rsidRPr="00862D13">
        <w:t>103.</w:t>
      </w:r>
      <w:r w:rsidRPr="00862D13">
        <w:tab/>
        <w:t>Salleh FM, Fathil SM, Zulkernain A, et al. Early goal-directed therapy in the management of severe sepsis/septic shock in an academic emergency department in Malaysia. Crit Care &amp; Shock 2010;13(3):91-97.</w:t>
      </w:r>
    </w:p>
    <w:p w:rsidR="007B2AA1" w:rsidRPr="00862D13" w:rsidRDefault="007B2AA1" w:rsidP="007B2AA1">
      <w:pPr>
        <w:pStyle w:val="EndNoteBibliography"/>
      </w:pPr>
      <w:r w:rsidRPr="00862D13">
        <w:t>104.</w:t>
      </w:r>
      <w:r w:rsidRPr="00862D13">
        <w:tab/>
        <w:t>Schramm GE, Kashyap R, Mullon JJ, et al. Septic shock: a multidisciplinary response team and weekly feedback to clinicians improve the process of care and mortality. Critical care medicine 2011;39(2):252-258.</w:t>
      </w:r>
    </w:p>
    <w:p w:rsidR="007B2AA1" w:rsidRPr="00862D13" w:rsidRDefault="007B2AA1" w:rsidP="007B2AA1">
      <w:pPr>
        <w:pStyle w:val="EndNoteBibliography"/>
      </w:pPr>
      <w:r w:rsidRPr="00862D13">
        <w:t>105.</w:t>
      </w:r>
      <w:r w:rsidRPr="00862D13">
        <w:tab/>
        <w:t>Siontis B, Elmer J, Dannielson R, et al. Multifaceted interventions to decrease mortality in patients with severe sepsis/septic shock-a quality improvement project. PeerJ 2015;3:e1290.</w:t>
      </w:r>
    </w:p>
    <w:p w:rsidR="007B2AA1" w:rsidRPr="00862D13" w:rsidRDefault="007B2AA1" w:rsidP="007B2AA1">
      <w:pPr>
        <w:pStyle w:val="EndNoteBibliography"/>
      </w:pPr>
      <w:r w:rsidRPr="00862D13">
        <w:t>106.</w:t>
      </w:r>
      <w:r w:rsidRPr="00862D13">
        <w:tab/>
        <w:t>Sohn CH, Ryoo SM, Seo DW, et al. Outcome of delayed resuscitation bundle achievement in emergency department patients with septic shock. Intern Emerg Med 2014;9(6):671-676.</w:t>
      </w:r>
    </w:p>
    <w:p w:rsidR="007B2AA1" w:rsidRPr="00862D13" w:rsidRDefault="007B2AA1" w:rsidP="007B2AA1">
      <w:pPr>
        <w:pStyle w:val="EndNoteBibliography"/>
      </w:pPr>
      <w:r w:rsidRPr="00862D13">
        <w:t>107.</w:t>
      </w:r>
      <w:r w:rsidRPr="00862D13">
        <w:tab/>
        <w:t>van Zanten AR, Brinkman S, Arbous MS, et al. Guideline bundles adherence and mortality in severe sepsis and septic shock. Critical care medicine 2014;42(8):1890-1898.</w:t>
      </w:r>
    </w:p>
    <w:p w:rsidR="007B2AA1" w:rsidRPr="00862D13" w:rsidRDefault="007B2AA1" w:rsidP="007B2AA1">
      <w:pPr>
        <w:pStyle w:val="EndNoteBibliography"/>
      </w:pPr>
      <w:r w:rsidRPr="00862D13">
        <w:t>108.</w:t>
      </w:r>
      <w:r w:rsidRPr="00862D13">
        <w:tab/>
        <w:t>Wang Z, Xiong Y, Schorr C, et al. Impact of sepsis bundle strategy on outcomes of patients suffering from severe sepsis and septic shock in china. J Emerg Med 2013;44(4):735-741.</w:t>
      </w:r>
    </w:p>
    <w:p w:rsidR="007B2AA1" w:rsidRPr="00862D13" w:rsidRDefault="007B2AA1" w:rsidP="007B2AA1">
      <w:pPr>
        <w:pStyle w:val="EndNoteBibliography"/>
      </w:pPr>
      <w:r w:rsidRPr="00862D13">
        <w:t>109.</w:t>
      </w:r>
      <w:r w:rsidRPr="00862D13">
        <w:tab/>
        <w:t>Westphal GA, Koenig A, Caldeira Filho M, et al. Reduced mortality after the implementation of a protocol for the early detection of severe sepsis. J Crit Care 2011;26(1):76-81.</w:t>
      </w:r>
    </w:p>
    <w:p w:rsidR="007B2AA1" w:rsidRPr="00862D13" w:rsidRDefault="007B2AA1" w:rsidP="007B2AA1">
      <w:pPr>
        <w:pStyle w:val="EndNoteBibliography"/>
      </w:pPr>
      <w:r w:rsidRPr="00862D13">
        <w:t>110.</w:t>
      </w:r>
      <w:r w:rsidRPr="00862D13">
        <w:tab/>
        <w:t>Winterbottom F, Seoane L, Sundell E, et al. Improving sepsis outcomes for acutely ill adults using interdisciplinary order sets. Clin Nurse Spec 2011;25(4):180-185.</w:t>
      </w:r>
    </w:p>
    <w:p w:rsidR="007B2AA1" w:rsidRPr="00862D13" w:rsidRDefault="007B2AA1" w:rsidP="007B2AA1">
      <w:pPr>
        <w:pStyle w:val="EndNoteBibliography"/>
      </w:pPr>
      <w:r w:rsidRPr="00862D13">
        <w:t>111.</w:t>
      </w:r>
      <w:r w:rsidRPr="00862D13">
        <w:tab/>
        <w:t>Yang M, Graham C, Rainer T. Outcome after implementation of sepsis guideline in the emergency department of a university hospital in Hong Kong. Hong Kong J Emerg Med 2015;22(3):163-171.</w:t>
      </w:r>
    </w:p>
    <w:p w:rsidR="007B2AA1" w:rsidRPr="00862D13" w:rsidRDefault="007B2AA1" w:rsidP="007B2AA1">
      <w:pPr>
        <w:pStyle w:val="EndNoteBibliography"/>
      </w:pPr>
      <w:r w:rsidRPr="00862D13">
        <w:t>112.</w:t>
      </w:r>
      <w:r w:rsidRPr="00862D13">
        <w:tab/>
        <w:t>Zambon M, Ceola M, Almeida-de-Castro R, et al. Implementation of the Surviving Sepsis Campaign guidelines for severe sepsis and septic shock: we could go faster. J Crit Care 2008;23(4):455-460.</w:t>
      </w:r>
    </w:p>
    <w:p w:rsidR="007B2AA1" w:rsidRPr="00862D13" w:rsidRDefault="007B2AA1" w:rsidP="007B2AA1">
      <w:pPr>
        <w:pStyle w:val="EndNoteBibliography"/>
      </w:pPr>
      <w:r w:rsidRPr="00862D13">
        <w:t>113.</w:t>
      </w:r>
      <w:r w:rsidRPr="00862D13">
        <w:tab/>
        <w:t>Azkarate I, Choperena G, Salas E, et al. Epidemiology and prognostic factors in severe sepsis/septic shock. Evolution over six years. Med Intensiva 2016;40(1):18-25.</w:t>
      </w:r>
    </w:p>
    <w:p w:rsidR="007B2AA1" w:rsidRPr="00862D13" w:rsidRDefault="007B2AA1" w:rsidP="007B2AA1">
      <w:pPr>
        <w:pStyle w:val="EndNoteBibliography"/>
      </w:pPr>
      <w:r w:rsidRPr="00862D13">
        <w:t>114.</w:t>
      </w:r>
      <w:r w:rsidRPr="00862D13">
        <w:tab/>
        <w:t>Herran-Monge R, Muriel-Bombin A, Garcia-Garcia MM, et al. Mortality Reduction and Long-Term Compliance with Surviving Sepsis Campaign: A Nationwide Multicenter Study. Shock 2016;45(6):598-606.</w:t>
      </w:r>
    </w:p>
    <w:p w:rsidR="007B2AA1" w:rsidRPr="00862D13" w:rsidRDefault="007B2AA1" w:rsidP="007B2AA1">
      <w:pPr>
        <w:pStyle w:val="EndNoteBibliography"/>
      </w:pPr>
      <w:r w:rsidRPr="00862D13">
        <w:t>115.</w:t>
      </w:r>
      <w:r w:rsidRPr="00862D13">
        <w:tab/>
        <w:t>Worapratya P, Wanjaroenchaisuk A, Joraluck J, et al. Success of applying early goal-directed therapy for septic shock patients in the emergency department. Open Access Emerg Med 2016;8:1-6.</w:t>
      </w:r>
    </w:p>
    <w:p w:rsidR="007B2AA1" w:rsidRPr="00862D13" w:rsidRDefault="007B2AA1" w:rsidP="007B2AA1">
      <w:pPr>
        <w:pStyle w:val="EndNoteBibliography"/>
      </w:pPr>
      <w:r w:rsidRPr="00862D13">
        <w:t>116.</w:t>
      </w:r>
      <w:r w:rsidRPr="00862D13">
        <w:tab/>
        <w:t>Thompson MP, Reeves MJ, Bogan BL, et al. Protocol-Based Resuscitation Bundle to Improve Outcomes in Septic Shock Patients: Evaluation of the Michigan Health and Hospital Association Keystone Sepsis Collaborative. Crit Care Med 2016;[Epub ahead of print].</w:t>
      </w:r>
    </w:p>
    <w:p w:rsidR="007B2AA1" w:rsidRPr="00862D13" w:rsidRDefault="007B2AA1" w:rsidP="007B2AA1">
      <w:pPr>
        <w:pStyle w:val="EndNoteBibliography"/>
      </w:pPr>
      <w:r w:rsidRPr="00862D13">
        <w:t>117.</w:t>
      </w:r>
      <w:r w:rsidRPr="00862D13">
        <w:tab/>
        <w:t>McColl T, Gatien M, Calder L, et al. Implementation of an Emergency Department Sepsis Bundle and System Redesign: A Process Improvement Initiative. CJEM 2016:1-10.</w:t>
      </w:r>
    </w:p>
    <w:p w:rsidR="007B2AA1" w:rsidRPr="00862D13" w:rsidRDefault="007B2AA1" w:rsidP="007B2AA1">
      <w:pPr>
        <w:pStyle w:val="EndNoteBibliography"/>
      </w:pPr>
      <w:r w:rsidRPr="00862D13">
        <w:t>118.</w:t>
      </w:r>
      <w:r w:rsidRPr="00862D13">
        <w:tab/>
        <w:t>Scheer CS, Fuchs C, Kuhn SO, et al. Quality Improvement Initiative for Severe Sepsis and Septic Shock Reduces 90-Day Mortality: A 7.5-Year Observational Study. Critical care medicine 2016;[Epub ahead of print].</w:t>
      </w:r>
    </w:p>
    <w:p w:rsidR="007B2AA1" w:rsidRPr="00862D13" w:rsidRDefault="007B2AA1" w:rsidP="007B2AA1">
      <w:pPr>
        <w:pStyle w:val="EndNoteBibliography"/>
      </w:pPr>
      <w:r w:rsidRPr="00862D13">
        <w:t>119.</w:t>
      </w:r>
      <w:r w:rsidRPr="00862D13">
        <w:tab/>
        <w:t>Assuncao MS, Teich V, Shiramizo SC, et al. The cost-effectiveness ratio of a managed protocol for severe sepsis. J Crit Care 2014;29(4):692 e691-696.</w:t>
      </w:r>
    </w:p>
    <w:p w:rsidR="007B2AA1" w:rsidRPr="00862D13" w:rsidRDefault="007B2AA1" w:rsidP="007B2AA1">
      <w:pPr>
        <w:pStyle w:val="EndNoteBibliography"/>
      </w:pPr>
      <w:r w:rsidRPr="00862D13">
        <w:t>120.</w:t>
      </w:r>
      <w:r w:rsidRPr="00862D13">
        <w:tab/>
        <w:t>El Solh AA, Akinnusi ME, Alsawalha LN, et al. Outcome of septic shock in older adults after implementation of the sepsis "bundle". J Am Geriatr Soc 2008;56(2):272-278.</w:t>
      </w:r>
    </w:p>
    <w:p w:rsidR="007B2AA1" w:rsidRPr="00862D13" w:rsidRDefault="007B2AA1" w:rsidP="007B2AA1">
      <w:pPr>
        <w:pStyle w:val="EndNoteBibliography"/>
      </w:pPr>
      <w:r w:rsidRPr="00862D13">
        <w:lastRenderedPageBreak/>
        <w:t>121.</w:t>
      </w:r>
      <w:r w:rsidRPr="00862D13">
        <w:tab/>
        <w:t>Lefrant JY, Muller L, Raillard A, et al. Reduction of the severe sepsis or septic shock associated mortality by reinforcement of the recommendations bundle: a multicenter study. Ann Fr Anesth Reanim 2010;29(9):621-628.</w:t>
      </w:r>
    </w:p>
    <w:p w:rsidR="007B2AA1" w:rsidRPr="00862D13" w:rsidRDefault="007B2AA1" w:rsidP="007B2AA1">
      <w:pPr>
        <w:pStyle w:val="EndNoteBibliography"/>
      </w:pPr>
      <w:r w:rsidRPr="00862D13">
        <w:t>122.</w:t>
      </w:r>
      <w:r w:rsidRPr="00862D13">
        <w:tab/>
        <w:t>MacRedmond R, Hollohan K, Stenstrom R, et al. Introduction of a comprehensive management protocol for severe sepsis is associated with sustained improvements in timeliness of care and survival. Qual Saf Health Care 2010;19(5):e46.</w:t>
      </w:r>
    </w:p>
    <w:p w:rsidR="007B2AA1" w:rsidRPr="00862D13" w:rsidRDefault="007B2AA1" w:rsidP="007B2AA1">
      <w:pPr>
        <w:pStyle w:val="EndNoteBibliography"/>
      </w:pPr>
      <w:r w:rsidRPr="00862D13">
        <w:t>123.</w:t>
      </w:r>
      <w:r w:rsidRPr="00862D13">
        <w:tab/>
        <w:t>Patel GW, Roderman N, Gehring H, et al. Assessing the effect of the Surviving Sepsis Campaign treatment guidelines on clinical outcomes in a community hospital. Ann Pharmacother 2010;44(11):1733-1738.</w:t>
      </w:r>
    </w:p>
    <w:p w:rsidR="007B2AA1" w:rsidRPr="00862D13" w:rsidRDefault="007B2AA1" w:rsidP="007B2AA1">
      <w:pPr>
        <w:pStyle w:val="EndNoteBibliography"/>
      </w:pPr>
      <w:r w:rsidRPr="00862D13">
        <w:t>124.</w:t>
      </w:r>
      <w:r w:rsidRPr="00862D13">
        <w:tab/>
        <w:t>Puskarich M, Marchick M, Kline J, et al. One year mortality of patients treated with an emergency department based early goal directed therapy protocol for severe sepsis and septic shock: A before and after study. Critical Care 2009;13:R167.</w:t>
      </w:r>
    </w:p>
    <w:p w:rsidR="007B2AA1" w:rsidRPr="00862D13" w:rsidRDefault="007B2AA1" w:rsidP="007B2AA1">
      <w:pPr>
        <w:pStyle w:val="EndNoteBibliography"/>
      </w:pPr>
      <w:r w:rsidRPr="00862D13">
        <w:t>125.</w:t>
      </w:r>
      <w:r w:rsidRPr="00862D13">
        <w:tab/>
        <w:t>Ryoo SM, Kim WY, Sohn CH, et al. Prognostic value of timing of antibiotic administration in patients with septic shock treated with early quantitative resuscitation. Am J Med Sci 2015;349(4):328-333.</w:t>
      </w:r>
    </w:p>
    <w:p w:rsidR="007B2AA1" w:rsidRPr="00862D13" w:rsidRDefault="007B2AA1" w:rsidP="007B2AA1">
      <w:pPr>
        <w:pStyle w:val="EndNoteBibliography"/>
      </w:pPr>
      <w:r w:rsidRPr="00862D13">
        <w:t>126.</w:t>
      </w:r>
      <w:r w:rsidRPr="00862D13">
        <w:tab/>
        <w:t>Sebat F, Johnson D, Musthafa AA, et al. A multidisciplinary community hospital program for early and rapid resuscitation of shock in nontrauma patients. Chest 2005;127(5):1729-1743.</w:t>
      </w:r>
    </w:p>
    <w:p w:rsidR="007B2AA1" w:rsidRPr="00862D13" w:rsidRDefault="007B2AA1" w:rsidP="007B2AA1">
      <w:pPr>
        <w:pStyle w:val="EndNoteBibliography"/>
      </w:pPr>
      <w:r w:rsidRPr="00862D13">
        <w:t>127.</w:t>
      </w:r>
      <w:r w:rsidRPr="00862D13">
        <w:tab/>
        <w:t>Shapiro NI, Howell MD, Talmor D, et al. Implementation and outcomes of the Multiple Urgent Sepsis Therapies (MUST) protocol. Critical care medicine 2006;34(4):1025-1032.</w:t>
      </w:r>
    </w:p>
    <w:p w:rsidR="007B2AA1" w:rsidRPr="00862D13" w:rsidRDefault="007B2AA1" w:rsidP="007B2AA1">
      <w:pPr>
        <w:pStyle w:val="EndNoteBibliography"/>
      </w:pPr>
      <w:r w:rsidRPr="00862D13">
        <w:t>128.</w:t>
      </w:r>
      <w:r w:rsidRPr="00862D13">
        <w:tab/>
        <w:t>Hanzelka KM, Yeung SC, Chisholm G, et al. Implementation of modified early-goal directed therapy for sepsis in the emergency center of a comprehensive cancer center. Support Care Cancer 2013;21(3):727-734.</w:t>
      </w:r>
    </w:p>
    <w:p w:rsidR="007B2AA1" w:rsidRPr="00862D13" w:rsidRDefault="007B2AA1" w:rsidP="007B2AA1">
      <w:pPr>
        <w:pStyle w:val="EndNoteBibliography"/>
      </w:pPr>
      <w:r w:rsidRPr="00862D13">
        <w:t>129.</w:t>
      </w:r>
      <w:r w:rsidRPr="00862D13">
        <w:tab/>
        <w:t>Jeon K, Shin TG, Sim MS, et al. Improvements in compliance with resuscitation bundles and achievement of end points after an educational program on the management of severe sepsis and septic shock. Shock 2012;37(5):463-467.</w:t>
      </w:r>
    </w:p>
    <w:p w:rsidR="007B2AA1" w:rsidRPr="00862D13" w:rsidRDefault="007B2AA1" w:rsidP="007B2AA1">
      <w:pPr>
        <w:pStyle w:val="EndNoteBibliography"/>
      </w:pPr>
      <w:r w:rsidRPr="00862D13">
        <w:t>130.</w:t>
      </w:r>
      <w:r w:rsidRPr="00862D13">
        <w:tab/>
        <w:t>Kang MJ, Shin TG, Jo IJ, et al. Factors influencing compliance with early resuscitation bundle in the management of severe sepsis and septic shock. Shock 2012;38(5):474-479.</w:t>
      </w:r>
    </w:p>
    <w:p w:rsidR="007B2AA1" w:rsidRPr="00862D13" w:rsidRDefault="007B2AA1" w:rsidP="007B2AA1">
      <w:pPr>
        <w:pStyle w:val="EndNoteBibliography"/>
      </w:pPr>
      <w:r w:rsidRPr="00862D13">
        <w:t>131.</w:t>
      </w:r>
      <w:r w:rsidRPr="00862D13">
        <w:tab/>
        <w:t>Kortgen A, Niederprum P, Bauer M. Implementation of an evidence-based "standard operating procedure" and outcome in septic shock. Critical care medicine 2006;34(4):943-949.</w:t>
      </w:r>
    </w:p>
    <w:p w:rsidR="007B2AA1" w:rsidRPr="00862D13" w:rsidRDefault="007B2AA1" w:rsidP="007B2AA1">
      <w:pPr>
        <w:pStyle w:val="EndNoteBibliography"/>
      </w:pPr>
      <w:r w:rsidRPr="00862D13">
        <w:t>132.</w:t>
      </w:r>
      <w:r w:rsidRPr="00862D13">
        <w:tab/>
        <w:t>Mikkelsen ME, Gaieski DF, Goyal M, et al. Factors associated with nonadherence to early goal-directed therapy in the ED. Chest 2010;138(3):551-558.</w:t>
      </w:r>
    </w:p>
    <w:p w:rsidR="007B2AA1" w:rsidRPr="00862D13" w:rsidRDefault="007B2AA1" w:rsidP="007B2AA1">
      <w:pPr>
        <w:pStyle w:val="EndNoteBibliography"/>
      </w:pPr>
      <w:r w:rsidRPr="00862D13">
        <w:t>133.</w:t>
      </w:r>
      <w:r w:rsidRPr="00862D13">
        <w:tab/>
        <w:t>Thiel SW, Asghar MF, Micek ST, et al. Hospital-wide impact of a standardized order set for the management of bacteremic severe sepsis. Critical care medicine 2009;37(3):819-824.</w:t>
      </w:r>
    </w:p>
    <w:p w:rsidR="007B2AA1" w:rsidRPr="00862D13" w:rsidRDefault="007B2AA1" w:rsidP="007B2AA1">
      <w:pPr>
        <w:pStyle w:val="EndNoteBibliography"/>
      </w:pPr>
      <w:r w:rsidRPr="00862D13">
        <w:t>134.</w:t>
      </w:r>
      <w:r w:rsidRPr="00862D13">
        <w:tab/>
        <w:t>Tromp M, Bleeker-Rovers CP, van Achterberg T, et al. Internal medicine residents' knowledge about sepsis: effects of a teaching intervention. Neth J Med 2009;67(9):312-315.</w:t>
      </w:r>
    </w:p>
    <w:p w:rsidR="007B2AA1" w:rsidRPr="00862D13" w:rsidRDefault="007B2AA1" w:rsidP="007B2AA1">
      <w:pPr>
        <w:pStyle w:val="EndNoteBibliography"/>
      </w:pPr>
      <w:r w:rsidRPr="00862D13">
        <w:t>135.</w:t>
      </w:r>
      <w:r w:rsidRPr="00862D13">
        <w:tab/>
        <w:t>Trzeciak S, Dellinger RP, Abate NL, et al. Translating research to clinical practice: a 1-year experience with implementing early goal-directed therapy for septic shock in the emergency department. Chest 2006;129(2):225-232.</w:t>
      </w:r>
    </w:p>
    <w:p w:rsidR="007B2AA1" w:rsidRPr="00862D13" w:rsidRDefault="007B2AA1" w:rsidP="007B2AA1">
      <w:pPr>
        <w:pStyle w:val="EndNoteBibliography"/>
      </w:pPr>
      <w:r w:rsidRPr="00862D13">
        <w:t>136.</w:t>
      </w:r>
      <w:r w:rsidRPr="00862D13">
        <w:tab/>
        <w:t>Wawrzeniak I, Loss S, Moraes M, et al. Could a protocol based on early goal-directed therapy improve outcomes in patients with severe sepsis and septic shock in the Intensive Care Unit setting? Indian J Crit Care Med 2015;19(3):159-165.</w:t>
      </w:r>
    </w:p>
    <w:p w:rsidR="007B2AA1" w:rsidRPr="00862D13" w:rsidRDefault="007B2AA1" w:rsidP="007B2AA1">
      <w:pPr>
        <w:pStyle w:val="EndNoteBibliography"/>
      </w:pPr>
      <w:r w:rsidRPr="00862D13">
        <w:t>137.</w:t>
      </w:r>
      <w:r w:rsidRPr="00862D13">
        <w:tab/>
        <w:t>Carvas JM, Canelas C, Montanha G, et al. Impact of Compliance with a Sepsis Resuscitation Bundle in a Portuguese Emergency Department. Acta Med Port 2016;29(2):88-94.</w:t>
      </w:r>
    </w:p>
    <w:p w:rsidR="007B2AA1" w:rsidRPr="00862D13" w:rsidRDefault="007B2AA1" w:rsidP="007B2AA1">
      <w:pPr>
        <w:pStyle w:val="EndNoteBibliography"/>
      </w:pPr>
      <w:r w:rsidRPr="00862D13">
        <w:t>138.</w:t>
      </w:r>
      <w:r w:rsidRPr="00862D13">
        <w:tab/>
        <w:t>Early Goal-Directed Therapy Collaborative Group of Zhejiang P. [The effect of early goal-directed therapy on treatment of critical patients with severe sepsis/septic shock: a multi-center, prospective, randomized, controlled study]. Zhongguo Wei Zhong Bing Ji Jiu Yi Xue 2010;22(6):331-334.</w:t>
      </w:r>
    </w:p>
    <w:p w:rsidR="007B2AA1" w:rsidRPr="00862D13" w:rsidRDefault="007B2AA1" w:rsidP="007B2AA1">
      <w:pPr>
        <w:pStyle w:val="EndNoteBibliography"/>
      </w:pPr>
      <w:r w:rsidRPr="00862D13">
        <w:lastRenderedPageBreak/>
        <w:t>139.</w:t>
      </w:r>
      <w:r w:rsidRPr="00862D13">
        <w:tab/>
        <w:t>Andrews B, Muchemwa L, Kelly P, et al. Simplified severe sepsis protocol: a randomized controlled trial of modified early goal-directed therapy in Zambia. Critical care medicine 2014;42(11):2315-2324.</w:t>
      </w:r>
    </w:p>
    <w:p w:rsidR="007B2AA1" w:rsidRPr="00862D13" w:rsidRDefault="007B2AA1" w:rsidP="007B2AA1">
      <w:pPr>
        <w:pStyle w:val="EndNoteBibliography"/>
      </w:pPr>
      <w:r w:rsidRPr="00862D13">
        <w:t>140.</w:t>
      </w:r>
      <w:r w:rsidRPr="00862D13">
        <w:tab/>
        <w:t>Chen ZQ, Jin YH, Chen H, et al. [Early goal-directed therapy lowers the incidence, severity and mortality of multiple organ dysfunction syndrome]. Nan Fang Yi Ke Da Xue Xue Bao 2007;27(12):1892-1895.</w:t>
      </w:r>
    </w:p>
    <w:p w:rsidR="007B2AA1" w:rsidRPr="00862D13" w:rsidRDefault="007B2AA1" w:rsidP="007B2AA1">
      <w:pPr>
        <w:pStyle w:val="EndNoteBibliography"/>
      </w:pPr>
      <w:r w:rsidRPr="00862D13">
        <w:t>141.</w:t>
      </w:r>
      <w:r w:rsidRPr="00862D13">
        <w:tab/>
        <w:t>Hayes MA, Timmins AC, Yau EH, et al. Elevation of systemic oxygen delivery in the treatment of critically ill patients. N Engl J Med 1994;330(24):1717-1722.</w:t>
      </w:r>
    </w:p>
    <w:p w:rsidR="007B2AA1" w:rsidRPr="00862D13" w:rsidRDefault="007B2AA1" w:rsidP="007B2AA1">
      <w:pPr>
        <w:pStyle w:val="EndNoteBibliography"/>
      </w:pPr>
      <w:r w:rsidRPr="00862D13">
        <w:t>142.</w:t>
      </w:r>
      <w:r w:rsidRPr="00862D13">
        <w:tab/>
        <w:t>He ZY, Gao Y, Wang XR, et al. [Clinical evaluation of execution of early goal directed therapy in septic shock]. Zhongguo Wei Zhong Bing Ji Jiu Yi Xue 2007;19(1):14-16.</w:t>
      </w:r>
    </w:p>
    <w:p w:rsidR="007B2AA1" w:rsidRPr="00862D13" w:rsidRDefault="007B2AA1" w:rsidP="007B2AA1">
      <w:pPr>
        <w:pStyle w:val="EndNoteBibliography"/>
      </w:pPr>
      <w:r w:rsidRPr="00862D13">
        <w:t>143.</w:t>
      </w:r>
      <w:r w:rsidRPr="00862D13">
        <w:tab/>
        <w:t>Lin SM, Huang CD, Lin HC, et al. A modified goal-directed protocol improves clinical outcomes in intensive care unit patients with septic shock: a randomized controlled trial. Shock 2006;26(6):551-557.</w:t>
      </w:r>
    </w:p>
    <w:p w:rsidR="007B2AA1" w:rsidRPr="00862D13" w:rsidRDefault="007B2AA1" w:rsidP="007B2AA1">
      <w:pPr>
        <w:pStyle w:val="EndNoteBibliography"/>
      </w:pPr>
      <w:r w:rsidRPr="00862D13">
        <w:t>144.</w:t>
      </w:r>
      <w:r w:rsidRPr="00862D13">
        <w:tab/>
        <w:t>Mouncey PR, Osborn TM, Power GS, et al. Trial of early, goal-directed resuscitation for septic shock. N Engl J Med 2015;372(14):1301-1311.</w:t>
      </w:r>
    </w:p>
    <w:p w:rsidR="007B2AA1" w:rsidRPr="00862D13" w:rsidRDefault="007B2AA1" w:rsidP="007B2AA1">
      <w:pPr>
        <w:pStyle w:val="EndNoteBibliography"/>
      </w:pPr>
      <w:r w:rsidRPr="00862D13">
        <w:t>145.</w:t>
      </w:r>
      <w:r w:rsidRPr="00862D13">
        <w:tab/>
        <w:t>Tuchschmidt J, Fried J, Astiz M, et al. Elevation of cardiac output and oxygen delivery improves outcome in septic shock. Chest 1992;102(1):216-220.</w:t>
      </w:r>
    </w:p>
    <w:p w:rsidR="007B2AA1" w:rsidRPr="00862D13" w:rsidRDefault="007B2AA1" w:rsidP="007B2AA1">
      <w:pPr>
        <w:pStyle w:val="EndNoteBibliography"/>
      </w:pPr>
      <w:r w:rsidRPr="00862D13">
        <w:t>146.</w:t>
      </w:r>
      <w:r w:rsidRPr="00862D13">
        <w:tab/>
        <w:t>Wang XZ, Lu CJ, Gao FQ, et al. [Efficacy of goal-directed therapy in the treatment of septic shock]. Zhongguo Wei Zhong Bing Ji Jiu Yi Xue 2006;18(11):661-664.</w:t>
      </w:r>
    </w:p>
    <w:p w:rsidR="007B2AA1" w:rsidRPr="00862D13" w:rsidRDefault="007B2AA1" w:rsidP="007B2AA1">
      <w:pPr>
        <w:pStyle w:val="EndNoteBibliography"/>
      </w:pPr>
      <w:r w:rsidRPr="00862D13">
        <w:t>147.</w:t>
      </w:r>
      <w:r w:rsidRPr="00862D13">
        <w:tab/>
        <w:t>Yan J, Cai G. A multicentre study on early goal-directed therapy of severe sepsis and septic shock patients in the ICU: collaborative study group on early goal-directed therapy in Zhejiang Province, China. Critical Care 2008;12(Suppl 2):P417.</w:t>
      </w:r>
    </w:p>
    <w:p w:rsidR="007B2AA1" w:rsidRPr="00862D13" w:rsidRDefault="007B2AA1" w:rsidP="007B2AA1">
      <w:pPr>
        <w:pStyle w:val="EndNoteBibliography"/>
      </w:pPr>
      <w:r w:rsidRPr="00862D13">
        <w:t>148.</w:t>
      </w:r>
      <w:r w:rsidRPr="00862D13">
        <w:tab/>
        <w:t>Yu M, Burchell S, Hasaniya NW, et al. Relationship of mortality to increasing oxygen delivery in patients &gt; or = 50 years of age: a prospective, randomized trial. Critical care medicine 1998;26(6):1011-1019.</w:t>
      </w:r>
    </w:p>
    <w:p w:rsidR="007B2AA1" w:rsidRPr="00862D13" w:rsidRDefault="007B2AA1" w:rsidP="007B2AA1">
      <w:pPr>
        <w:pStyle w:val="EndNoteBibliography"/>
      </w:pPr>
      <w:r w:rsidRPr="00862D13">
        <w:t>149.</w:t>
      </w:r>
      <w:r w:rsidRPr="00862D13">
        <w:tab/>
        <w:t>Yu M, Levy MM, Smith P, et al. Effect of maximizing oxygen delivery on morbidity and mortality rates in critically ill patients: a prospective, randomized, controlled study. Critical care medicine 1993;21(6):830-838.</w:t>
      </w:r>
    </w:p>
    <w:p w:rsidR="007B2AA1" w:rsidRDefault="007B2AA1" w:rsidP="007B2AA1">
      <w:r>
        <w:fldChar w:fldCharType="end"/>
      </w:r>
    </w:p>
    <w:p w:rsidR="007B2AA1" w:rsidRPr="007B2AA1" w:rsidRDefault="007B2AA1"/>
    <w:sectPr w:rsidR="007B2AA1" w:rsidRPr="007B2AA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AdvSABORR">
    <w:altName w:val="Arial Unicode MS"/>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2AA1"/>
    <w:rsid w:val="003C65DD"/>
    <w:rsid w:val="00536483"/>
    <w:rsid w:val="007B2AA1"/>
    <w:rsid w:val="00D04D1F"/>
    <w:rsid w:val="00D80F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924E412-3A1D-4D05-B161-ABC6513634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7B2AA1"/>
    <w:pPr>
      <w:spacing w:after="0" w:line="480" w:lineRule="auto"/>
      <w:jc w:val="center"/>
    </w:pPr>
    <w:rPr>
      <w:rFonts w:ascii="Times New Roman" w:eastAsia="Times New Roman" w:hAnsi="Times New Roman" w:cs="Times New Roman"/>
      <w:b/>
      <w:bCs/>
      <w:sz w:val="28"/>
      <w:szCs w:val="24"/>
      <w:u w:val="single"/>
      <w:lang w:val="x-none" w:eastAsia="x-none"/>
    </w:rPr>
  </w:style>
  <w:style w:type="character" w:customStyle="1" w:styleId="TitleChar">
    <w:name w:val="Title Char"/>
    <w:basedOn w:val="DefaultParagraphFont"/>
    <w:link w:val="Title"/>
    <w:rsid w:val="007B2AA1"/>
    <w:rPr>
      <w:rFonts w:ascii="Times New Roman" w:eastAsia="Times New Roman" w:hAnsi="Times New Roman" w:cs="Times New Roman"/>
      <w:b/>
      <w:bCs/>
      <w:sz w:val="28"/>
      <w:szCs w:val="24"/>
      <w:u w:val="single"/>
      <w:lang w:val="x-none" w:eastAsia="x-none"/>
    </w:rPr>
  </w:style>
  <w:style w:type="paragraph" w:customStyle="1" w:styleId="EndNoteBibliography">
    <w:name w:val="EndNote Bibliography"/>
    <w:basedOn w:val="Normal"/>
    <w:link w:val="EndNoteBibliographyChar"/>
    <w:rsid w:val="007B2AA1"/>
    <w:pPr>
      <w:spacing w:after="0" w:line="240" w:lineRule="auto"/>
    </w:pPr>
    <w:rPr>
      <w:rFonts w:ascii="Calibri" w:eastAsia="PMingLiU" w:hAnsi="Calibri" w:cs="Times New Roman"/>
      <w:noProof/>
      <w:lang w:val="x-none" w:eastAsia="x-none"/>
    </w:rPr>
  </w:style>
  <w:style w:type="character" w:customStyle="1" w:styleId="EndNoteBibliographyChar">
    <w:name w:val="EndNote Bibliography Char"/>
    <w:link w:val="EndNoteBibliography"/>
    <w:rsid w:val="007B2AA1"/>
    <w:rPr>
      <w:rFonts w:ascii="Calibri" w:eastAsia="PMingLiU" w:hAnsi="Calibri" w:cs="Times New Roman"/>
      <w:noProof/>
      <w:lang w:val="x-none" w:eastAsia="x-none"/>
    </w:rPr>
  </w:style>
  <w:style w:type="paragraph" w:customStyle="1" w:styleId="LightList-Accent51">
    <w:name w:val="Light List - Accent 51"/>
    <w:uiPriority w:val="34"/>
    <w:qFormat/>
    <w:rsid w:val="007B2AA1"/>
    <w:pPr>
      <w:pBdr>
        <w:top w:val="nil"/>
        <w:left w:val="nil"/>
        <w:bottom w:val="nil"/>
        <w:right w:val="nil"/>
        <w:between w:val="nil"/>
        <w:bar w:val="nil"/>
      </w:pBdr>
      <w:spacing w:after="200" w:line="276" w:lineRule="auto"/>
      <w:ind w:left="720"/>
    </w:pPr>
    <w:rPr>
      <w:rFonts w:ascii="Cambria" w:eastAsia="Cambria" w:hAnsi="Cambria" w:cs="Cambria"/>
      <w:color w:val="000000"/>
      <w:u w:color="000000"/>
      <w:bdr w:val="nil"/>
    </w:rPr>
  </w:style>
  <w:style w:type="paragraph" w:customStyle="1" w:styleId="EndNoteBibliographyTitle">
    <w:name w:val="EndNote Bibliography Title"/>
    <w:basedOn w:val="Normal"/>
    <w:link w:val="EndNoteBibliographyTitleChar"/>
    <w:rsid w:val="007B2AA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B2AA1"/>
    <w:rPr>
      <w:rFonts w:ascii="Calibri" w:hAnsi="Calibri"/>
      <w:noProof/>
    </w:rPr>
  </w:style>
  <w:style w:type="character" w:styleId="Hyperlink">
    <w:name w:val="Hyperlink"/>
    <w:basedOn w:val="DefaultParagraphFont"/>
    <w:uiPriority w:val="99"/>
    <w:unhideWhenUsed/>
    <w:rsid w:val="007B2AA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3" Type="http://schemas.openxmlformats.org/officeDocument/2006/relationships/webSettings" Target="webSettings.xml"/><Relationship Id="rId7" Type="http://schemas.openxmlformats.org/officeDocument/2006/relationships/image" Target="media/image2.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oleObject" Target="embeddings/oleObject1.bin"/><Relationship Id="rId5" Type="http://schemas.openxmlformats.org/officeDocument/2006/relationships/image" Target="media/image1.emf"/><Relationship Id="rId10" Type="http://schemas.openxmlformats.org/officeDocument/2006/relationships/theme" Target="theme/theme1.xml"/><Relationship Id="rId4" Type="http://schemas.openxmlformats.org/officeDocument/2006/relationships/hyperlink" Target="mailto:erivers1@hfhs.org"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5</Pages>
  <Words>7681</Words>
  <Characters>43784</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HFHS</Company>
  <LinksUpToDate>false</LinksUpToDate>
  <CharactersWithSpaces>51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ehne, Anja Kathrina</dc:creator>
  <cp:keywords/>
  <dc:description/>
  <cp:lastModifiedBy>Baeuerlein, Christopher</cp:lastModifiedBy>
  <cp:revision>2</cp:revision>
  <dcterms:created xsi:type="dcterms:W3CDTF">2016-12-12T18:56:00Z</dcterms:created>
  <dcterms:modified xsi:type="dcterms:W3CDTF">2016-12-12T18:56:00Z</dcterms:modified>
</cp:coreProperties>
</file>